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1E4B00" w:rsidP="00111AC6">
      <w:pPr>
        <w:pStyle w:val="Untertitel"/>
        <w:rPr>
          <w:b/>
        </w:rPr>
      </w:pPr>
      <w:r>
        <w:rPr>
          <w:noProof/>
          <w:lang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posOffset>-5833</wp:posOffset>
                </wp:positionH>
                <wp:positionV relativeFrom="margin">
                  <wp:posOffset>7711942</wp:posOffset>
                </wp:positionV>
                <wp:extent cx="5399405" cy="1137684"/>
                <wp:effectExtent l="0" t="0" r="10795" b="5715"/>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11376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3CA" w:rsidRDefault="00FE33C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E33CA" w:rsidRPr="00BF0354" w:rsidRDefault="00FE33CA" w:rsidP="00C969F6">
                            <w:pPr>
                              <w:pStyle w:val="Untertitel"/>
                              <w:tabs>
                                <w:tab w:val="left" w:pos="2835"/>
                              </w:tabs>
                              <w:spacing w:before="0"/>
                              <w:jc w:val="left"/>
                            </w:pPr>
                            <w:r>
                              <w:t>Experte:</w:t>
                            </w:r>
                            <w:r>
                              <w:tab/>
                              <w:t>Dr. Markus Bestehorn</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BDA6D4F" id="_x0000_t202" coordsize="21600,21600" o:spt="202" path="m,l,21600r21600,l21600,xe">
                <v:stroke joinstyle="miter"/>
                <v:path gradientshapeok="t" o:connecttype="rect"/>
              </v:shapetype>
              <v:shape id="Textfeld 10" o:spid="_x0000_s1026" type="#_x0000_t202" style="position:absolute;left:0;text-align:left;margin-left:-.45pt;margin-top:607.25pt;width:425.15pt;height:89.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" filled="f" stroked="f">
                <v:textbox inset="10mm,0,0,0">
                  <w:txbxContent>
                    <w:p w:rsidR="00FE33CA" w:rsidRDefault="00FE33CA"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p w:rsidR="00FE33CA" w:rsidRPr="00BF0354" w:rsidRDefault="00FE33CA" w:rsidP="00C969F6">
                      <w:pPr>
                        <w:pStyle w:val="Untertitel"/>
                        <w:tabs>
                          <w:tab w:val="left" w:pos="2835"/>
                        </w:tabs>
                        <w:spacing w:before="0"/>
                        <w:jc w:val="left"/>
                      </w:pPr>
                      <w:r>
                        <w:t>Experte:</w:t>
                      </w:r>
                      <w:r>
                        <w:tab/>
                        <w:t>Dr. Markus Bestehorn</w:t>
                      </w:r>
                    </w:p>
                  </w:txbxContent>
                </v:textbox>
                <w10:wrap anchory="margin"/>
              </v:shape>
            </w:pict>
          </mc:Fallback>
        </mc:AlternateContent>
      </w:r>
      <w:r>
        <w:rPr>
          <w:noProof/>
          <w:lang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posOffset>-4445</wp:posOffset>
                </wp:positionH>
                <wp:positionV relativeFrom="margin">
                  <wp:posOffset>3596802</wp:posOffset>
                </wp:positionV>
                <wp:extent cx="5399405" cy="3576320"/>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3576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3CA" w:rsidRDefault="00FE33CA" w:rsidP="00BF7EB9">
                            <w:pPr>
                              <w:pStyle w:val="Untertitel"/>
                              <w:rPr>
                                <w:b/>
                              </w:rPr>
                            </w:pPr>
                            <w:r>
                              <w:rPr>
                                <w:b/>
                              </w:rPr>
                              <w:t>MSE - Masterthesis</w:t>
                            </w:r>
                          </w:p>
                          <w:p w:rsidR="00FE33CA" w:rsidRPr="00BF0354" w:rsidRDefault="00FE33CA" w:rsidP="00BF7EB9">
                            <w:pPr>
                              <w:pStyle w:val="Untertitel"/>
                            </w:pPr>
                            <w:r w:rsidRPr="00BF0354">
                              <w:t>im Studiengang</w:t>
                            </w:r>
                            <w:r w:rsidRPr="00BF0354">
                              <w:br/>
                            </w:r>
                            <w:r>
                              <w:t>Elektro- und Informationstechnik</w:t>
                            </w:r>
                          </w:p>
                          <w:p w:rsidR="00FE33CA" w:rsidRDefault="00FE33CA" w:rsidP="005D26BD">
                            <w:pPr>
                              <w:pStyle w:val="Untertitel"/>
                            </w:pPr>
                            <w:r>
                              <w:t>vorgelegt von</w:t>
                            </w:r>
                          </w:p>
                          <w:p w:rsidR="00FE33CA" w:rsidRDefault="00FE33CA" w:rsidP="00BA7590">
                            <w:pPr>
                              <w:pStyle w:val="Untertitel"/>
                            </w:pPr>
                            <w:r>
                              <w:rPr>
                                <w:b/>
                              </w:rPr>
                              <w:t>Attila Horvath</w:t>
                            </w:r>
                            <w:r>
                              <w:rPr>
                                <w:b/>
                              </w:rPr>
                              <w:br/>
                            </w:r>
                          </w:p>
                          <w:p w:rsidR="00FE33CA" w:rsidRPr="00BA7590" w:rsidRDefault="00FE33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35pt;margin-top:283.2pt;width:425.15pt;height:281.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" filled="f" stroked="f">
                <v:textbox inset="0,0,0,0">
                  <w:txbxContent>
                    <w:p w:rsidR="00FE33CA" w:rsidRDefault="00FE33CA" w:rsidP="00BF7EB9">
                      <w:pPr>
                        <w:pStyle w:val="Untertitel"/>
                        <w:rPr>
                          <w:b/>
                        </w:rPr>
                      </w:pPr>
                      <w:r>
                        <w:rPr>
                          <w:b/>
                        </w:rPr>
                        <w:t>MSE - Masterthesis</w:t>
                      </w:r>
                    </w:p>
                    <w:p w:rsidR="00FE33CA" w:rsidRPr="00BF0354" w:rsidRDefault="00FE33CA" w:rsidP="00BF7EB9">
                      <w:pPr>
                        <w:pStyle w:val="Untertitel"/>
                      </w:pPr>
                      <w:r w:rsidRPr="00BF0354">
                        <w:t>im Studiengang</w:t>
                      </w:r>
                      <w:r w:rsidRPr="00BF0354">
                        <w:br/>
                      </w:r>
                      <w:r>
                        <w:t>Elektro- und Informationstechnik</w:t>
                      </w:r>
                    </w:p>
                    <w:p w:rsidR="00FE33CA" w:rsidRDefault="00FE33CA" w:rsidP="005D26BD">
                      <w:pPr>
                        <w:pStyle w:val="Untertitel"/>
                      </w:pPr>
                      <w:r>
                        <w:t>vorgelegt von</w:t>
                      </w:r>
                    </w:p>
                    <w:p w:rsidR="00FE33CA" w:rsidRDefault="00FE33CA" w:rsidP="00BA7590">
                      <w:pPr>
                        <w:pStyle w:val="Untertitel"/>
                      </w:pPr>
                      <w:r>
                        <w:rPr>
                          <w:b/>
                        </w:rPr>
                        <w:t>Attila Horvath</w:t>
                      </w:r>
                      <w:r>
                        <w:rPr>
                          <w:b/>
                        </w:rPr>
                        <w:br/>
                      </w:r>
                    </w:p>
                    <w:p w:rsidR="00FE33CA" w:rsidRPr="00BA7590" w:rsidRDefault="00FE33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F7EB9">
        <w:rPr>
          <w:noProof/>
          <w:lang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posOffset>766</wp:posOffset>
                </wp:positionH>
                <wp:positionV relativeFrom="margin">
                  <wp:posOffset>-1796</wp:posOffset>
                </wp:positionV>
                <wp:extent cx="5392800" cy="3626069"/>
                <wp:effectExtent l="0" t="0" r="17780" b="1270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36260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33CA" w:rsidRPr="00BF0354" w:rsidRDefault="00FE33C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A8AD3C8" id="Textfeld 1" o:spid="_x0000_s1028" type="#_x0000_t202" style="position:absolute;left:0;text-align:left;margin-left:.05pt;margin-top:-.15pt;width:424.65pt;height:28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" filled="f" stroked="f">
                <v:textbox inset="0,0,0,0">
                  <w:txbxContent>
                    <w:p w:rsidR="00FE33CA" w:rsidRPr="00BF0354" w:rsidRDefault="00FE33C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998487"/>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998488"/>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998489"/>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998490"/>
      <w:r>
        <w:lastRenderedPageBreak/>
        <w:t>Inhaltsverzeichnis</w:t>
      </w:r>
      <w:bookmarkEnd w:id="5"/>
    </w:p>
    <w:p w:rsidR="002B3507" w:rsidRDefault="00284FA6">
      <w:pPr>
        <w:pStyle w:val="Verzeichnis1"/>
        <w:rPr>
          <w:rFonts w:asciiTheme="minorHAnsi" w:eastAsiaTheme="minorEastAsia" w:hAnsiTheme="minorHAnsi" w:cstheme="minorBidi"/>
          <w:b w:val="0"/>
          <w:sz w:val="22"/>
          <w:szCs w:val="22"/>
          <w:lang w:eastAsia="de-CH"/>
        </w:rPr>
      </w:pPr>
      <w:r>
        <w:fldChar w:fldCharType="begin"/>
      </w:r>
      <w:r>
        <w:instrText xml:space="preserve"> TOC \o "1-3" \t "Agenda;1" </w:instrText>
      </w:r>
      <w:r>
        <w:fldChar w:fldCharType="separate"/>
      </w:r>
      <w:r w:rsidR="002B3507">
        <w:t>Ehrenwörtliche Erklärung</w:t>
      </w:r>
      <w:r w:rsidR="002B3507">
        <w:tab/>
      </w:r>
      <w:r w:rsidR="002B3507">
        <w:fldChar w:fldCharType="begin"/>
      </w:r>
      <w:r w:rsidR="002B3507">
        <w:instrText xml:space="preserve"> PAGEREF _Toc532998487 \h </w:instrText>
      </w:r>
      <w:r w:rsidR="002B3507">
        <w:fldChar w:fldCharType="separate"/>
      </w:r>
      <w:r w:rsidR="002B3507">
        <w:t>2</w:t>
      </w:r>
      <w:r w:rsidR="002B3507">
        <w:fldChar w:fldCharType="end"/>
      </w:r>
    </w:p>
    <w:p w:rsidR="002B3507" w:rsidRDefault="002B3507">
      <w:pPr>
        <w:pStyle w:val="Verzeichnis1"/>
        <w:rPr>
          <w:rFonts w:asciiTheme="minorHAnsi" w:eastAsiaTheme="minorEastAsia" w:hAnsiTheme="minorHAnsi" w:cstheme="minorBidi"/>
          <w:b w:val="0"/>
          <w:sz w:val="22"/>
          <w:szCs w:val="22"/>
          <w:lang w:eastAsia="de-CH"/>
        </w:rPr>
      </w:pPr>
      <w:r>
        <w:t>Kurzfassung</w:t>
      </w:r>
      <w:r>
        <w:tab/>
      </w:r>
      <w:r>
        <w:fldChar w:fldCharType="begin"/>
      </w:r>
      <w:r>
        <w:instrText xml:space="preserve"> PAGEREF _Toc532998488 \h </w:instrText>
      </w:r>
      <w:r>
        <w:fldChar w:fldCharType="separate"/>
      </w:r>
      <w:r>
        <w:t>3</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rsidRPr="007B332C">
        <w:rPr>
          <w:lang w:val="en-GB"/>
        </w:rPr>
        <w:t>Abstract</w:t>
      </w:r>
      <w:r>
        <w:tab/>
      </w:r>
      <w:r>
        <w:fldChar w:fldCharType="begin"/>
      </w:r>
      <w:r>
        <w:instrText xml:space="preserve"> PAGEREF _Toc532998489 \h </w:instrText>
      </w:r>
      <w:r>
        <w:fldChar w:fldCharType="separate"/>
      </w:r>
      <w:r>
        <w:t>4</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Inhaltsverzeichnis</w:t>
      </w:r>
      <w:r>
        <w:tab/>
      </w:r>
      <w:r>
        <w:fldChar w:fldCharType="begin"/>
      </w:r>
      <w:r>
        <w:instrText xml:space="preserve"> PAGEREF _Toc532998490 \h </w:instrText>
      </w:r>
      <w:r>
        <w:fldChar w:fldCharType="separate"/>
      </w:r>
      <w:r>
        <w:t>5</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Abbildungsverzeichnis</w:t>
      </w:r>
      <w:r>
        <w:tab/>
      </w:r>
      <w:r>
        <w:fldChar w:fldCharType="begin"/>
      </w:r>
      <w:r>
        <w:instrText xml:space="preserve"> PAGEREF _Toc532998491 \h </w:instrText>
      </w:r>
      <w:r>
        <w:fldChar w:fldCharType="separate"/>
      </w:r>
      <w:r>
        <w:t>7</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Tabellenverzeichnis</w:t>
      </w:r>
      <w:r>
        <w:tab/>
      </w:r>
      <w:r>
        <w:fldChar w:fldCharType="begin"/>
      </w:r>
      <w:r>
        <w:instrText xml:space="preserve"> PAGEREF _Toc532998492 \h </w:instrText>
      </w:r>
      <w:r>
        <w:fldChar w:fldCharType="separate"/>
      </w:r>
      <w:r>
        <w:t>7</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Abkürzungsverzeichnis</w:t>
      </w:r>
      <w:r>
        <w:tab/>
      </w:r>
      <w:r>
        <w:fldChar w:fldCharType="begin"/>
      </w:r>
      <w:r>
        <w:instrText xml:space="preserve"> PAGEREF _Toc532998493 \h </w:instrText>
      </w:r>
      <w:r>
        <w:fldChar w:fldCharType="separate"/>
      </w:r>
      <w:r>
        <w:t>8</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1</w:t>
      </w:r>
      <w:r>
        <w:rPr>
          <w:rFonts w:asciiTheme="minorHAnsi" w:eastAsiaTheme="minorEastAsia" w:hAnsiTheme="minorHAnsi" w:cstheme="minorBidi"/>
          <w:b w:val="0"/>
          <w:sz w:val="22"/>
          <w:szCs w:val="22"/>
          <w:lang w:eastAsia="de-CH"/>
        </w:rPr>
        <w:tab/>
      </w:r>
      <w:r>
        <w:t>Einleitung</w:t>
      </w:r>
      <w:r>
        <w:tab/>
      </w:r>
      <w:r>
        <w:fldChar w:fldCharType="begin"/>
      </w:r>
      <w:r>
        <w:instrText xml:space="preserve"> PAGEREF _Toc532998494 \h </w:instrText>
      </w:r>
      <w:r>
        <w:fldChar w:fldCharType="separate"/>
      </w:r>
      <w:r>
        <w:t>9</w:t>
      </w:r>
      <w:r>
        <w:fldChar w:fldCharType="end"/>
      </w:r>
    </w:p>
    <w:p w:rsidR="002B3507" w:rsidRDefault="002B3507">
      <w:pPr>
        <w:pStyle w:val="Verzeichnis2"/>
        <w:rPr>
          <w:rFonts w:asciiTheme="minorHAnsi" w:eastAsiaTheme="minorEastAsia" w:hAnsiTheme="minorHAnsi" w:cstheme="minorBidi"/>
          <w:sz w:val="22"/>
          <w:szCs w:val="22"/>
          <w:lang w:eastAsia="de-CH"/>
        </w:rPr>
      </w:pPr>
      <w:r>
        <w:t>1.1</w:t>
      </w:r>
      <w:r>
        <w:rPr>
          <w:rFonts w:asciiTheme="minorHAnsi" w:eastAsiaTheme="minorEastAsia" w:hAnsiTheme="minorHAnsi" w:cstheme="minorBidi"/>
          <w:sz w:val="22"/>
          <w:szCs w:val="22"/>
          <w:lang w:eastAsia="de-CH"/>
        </w:rPr>
        <w:tab/>
      </w:r>
      <w:r>
        <w:t>Motivation</w:t>
      </w:r>
      <w:r>
        <w:tab/>
      </w:r>
      <w:r>
        <w:fldChar w:fldCharType="begin"/>
      </w:r>
      <w:r>
        <w:instrText xml:space="preserve"> PAGEREF _Toc532998495 \h </w:instrText>
      </w:r>
      <w:r>
        <w:fldChar w:fldCharType="separate"/>
      </w:r>
      <w:r>
        <w:t>9</w:t>
      </w:r>
      <w:r>
        <w:fldChar w:fldCharType="end"/>
      </w:r>
    </w:p>
    <w:p w:rsidR="002B3507" w:rsidRDefault="002B3507">
      <w:pPr>
        <w:pStyle w:val="Verzeichnis2"/>
        <w:rPr>
          <w:rFonts w:asciiTheme="minorHAnsi" w:eastAsiaTheme="minorEastAsia" w:hAnsiTheme="minorHAnsi" w:cstheme="minorBidi"/>
          <w:sz w:val="22"/>
          <w:szCs w:val="22"/>
          <w:lang w:eastAsia="de-CH"/>
        </w:rPr>
      </w:pPr>
      <w:r>
        <w:t>1.2</w:t>
      </w:r>
      <w:r>
        <w:rPr>
          <w:rFonts w:asciiTheme="minorHAnsi" w:eastAsiaTheme="minorEastAsia" w:hAnsiTheme="minorHAnsi" w:cstheme="minorBidi"/>
          <w:sz w:val="22"/>
          <w:szCs w:val="22"/>
          <w:lang w:eastAsia="de-CH"/>
        </w:rPr>
        <w:tab/>
      </w:r>
      <w:r>
        <w:t>Zielsetzung</w:t>
      </w:r>
      <w:r>
        <w:tab/>
      </w:r>
      <w:r>
        <w:fldChar w:fldCharType="begin"/>
      </w:r>
      <w:r>
        <w:instrText xml:space="preserve"> PAGEREF _Toc532998496 \h </w:instrText>
      </w:r>
      <w:r>
        <w:fldChar w:fldCharType="separate"/>
      </w:r>
      <w:r>
        <w:t>10</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2</w:t>
      </w:r>
      <w:r>
        <w:rPr>
          <w:rFonts w:asciiTheme="minorHAnsi" w:eastAsiaTheme="minorEastAsia" w:hAnsiTheme="minorHAnsi" w:cstheme="minorBidi"/>
          <w:b w:val="0"/>
          <w:sz w:val="22"/>
          <w:szCs w:val="22"/>
          <w:lang w:eastAsia="de-CH"/>
        </w:rPr>
        <w:tab/>
      </w:r>
      <w:r>
        <w:t>Ursache und Wirkung der PV-Variabilität</w:t>
      </w:r>
      <w:r>
        <w:tab/>
      </w:r>
      <w:r>
        <w:fldChar w:fldCharType="begin"/>
      </w:r>
      <w:r>
        <w:instrText xml:space="preserve"> PAGEREF _Toc532998497 \h </w:instrText>
      </w:r>
      <w:r>
        <w:fldChar w:fldCharType="separate"/>
      </w:r>
      <w:r>
        <w:t>11</w:t>
      </w:r>
      <w:r>
        <w:fldChar w:fldCharType="end"/>
      </w:r>
    </w:p>
    <w:p w:rsidR="002B3507" w:rsidRDefault="002B3507">
      <w:pPr>
        <w:pStyle w:val="Verzeichnis2"/>
        <w:rPr>
          <w:rFonts w:asciiTheme="minorHAnsi" w:eastAsiaTheme="minorEastAsia" w:hAnsiTheme="minorHAnsi" w:cstheme="minorBidi"/>
          <w:sz w:val="22"/>
          <w:szCs w:val="22"/>
          <w:lang w:eastAsia="de-CH"/>
        </w:rPr>
      </w:pPr>
      <w:r>
        <w:t>2.1</w:t>
      </w:r>
      <w:r>
        <w:rPr>
          <w:rFonts w:asciiTheme="minorHAnsi" w:eastAsiaTheme="minorEastAsia" w:hAnsiTheme="minorHAnsi" w:cstheme="minorBidi"/>
          <w:sz w:val="22"/>
          <w:szCs w:val="22"/>
          <w:lang w:eastAsia="de-CH"/>
        </w:rPr>
        <w:tab/>
      </w:r>
      <w:r>
        <w:t>Wolken</w:t>
      </w:r>
      <w:r>
        <w:tab/>
      </w:r>
      <w:r>
        <w:fldChar w:fldCharType="begin"/>
      </w:r>
      <w:r>
        <w:instrText xml:space="preserve"> PAGEREF _Toc532998498 \h </w:instrText>
      </w:r>
      <w:r>
        <w:fldChar w:fldCharType="separate"/>
      </w:r>
      <w:r>
        <w:t>11</w:t>
      </w:r>
      <w:r>
        <w:fldChar w:fldCharType="end"/>
      </w:r>
    </w:p>
    <w:p w:rsidR="002B3507" w:rsidRDefault="002B3507">
      <w:pPr>
        <w:pStyle w:val="Verzeichnis2"/>
        <w:rPr>
          <w:rFonts w:asciiTheme="minorHAnsi" w:eastAsiaTheme="minorEastAsia" w:hAnsiTheme="minorHAnsi" w:cstheme="minorBidi"/>
          <w:sz w:val="22"/>
          <w:szCs w:val="22"/>
          <w:lang w:eastAsia="de-CH"/>
        </w:rPr>
      </w:pPr>
      <w:r>
        <w:t>2.2</w:t>
      </w:r>
      <w:r>
        <w:rPr>
          <w:rFonts w:asciiTheme="minorHAnsi" w:eastAsiaTheme="minorEastAsia" w:hAnsiTheme="minorHAnsi" w:cstheme="minorBidi"/>
          <w:sz w:val="22"/>
          <w:szCs w:val="22"/>
          <w:lang w:eastAsia="de-CH"/>
        </w:rPr>
        <w:tab/>
      </w:r>
      <w:r>
        <w:t>Intermittenz der Solarenergie</w:t>
      </w:r>
      <w:r>
        <w:tab/>
      </w:r>
      <w:r>
        <w:fldChar w:fldCharType="begin"/>
      </w:r>
      <w:r>
        <w:instrText xml:space="preserve"> PAGEREF _Toc532998499 \h </w:instrText>
      </w:r>
      <w:r>
        <w:fldChar w:fldCharType="separate"/>
      </w:r>
      <w:r>
        <w:t>11</w:t>
      </w:r>
      <w:r>
        <w:fldChar w:fldCharType="end"/>
      </w:r>
    </w:p>
    <w:p w:rsidR="002B3507" w:rsidRDefault="002B3507">
      <w:pPr>
        <w:pStyle w:val="Verzeichnis2"/>
        <w:rPr>
          <w:rFonts w:asciiTheme="minorHAnsi" w:eastAsiaTheme="minorEastAsia" w:hAnsiTheme="minorHAnsi" w:cstheme="minorBidi"/>
          <w:sz w:val="22"/>
          <w:szCs w:val="22"/>
          <w:lang w:eastAsia="de-CH"/>
        </w:rPr>
      </w:pPr>
      <w:r>
        <w:t>2.3</w:t>
      </w:r>
      <w:r>
        <w:rPr>
          <w:rFonts w:asciiTheme="minorHAnsi" w:eastAsiaTheme="minorEastAsia" w:hAnsiTheme="minorHAnsi" w:cstheme="minorBidi"/>
          <w:sz w:val="22"/>
          <w:szCs w:val="22"/>
          <w:lang w:eastAsia="de-CH"/>
        </w:rPr>
        <w:tab/>
      </w:r>
      <w:r>
        <w:t>Zeitliche Auflösung zur Erfassung der Intermittenz</w:t>
      </w:r>
      <w:r>
        <w:tab/>
      </w:r>
      <w:r>
        <w:fldChar w:fldCharType="begin"/>
      </w:r>
      <w:r>
        <w:instrText xml:space="preserve"> PAGEREF _Toc532998500 \h </w:instrText>
      </w:r>
      <w:r>
        <w:fldChar w:fldCharType="separate"/>
      </w:r>
      <w:r>
        <w:t>12</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3</w:t>
      </w:r>
      <w:r>
        <w:rPr>
          <w:rFonts w:asciiTheme="minorHAnsi" w:eastAsiaTheme="minorEastAsia" w:hAnsiTheme="minorHAnsi" w:cstheme="minorBidi"/>
          <w:b w:val="0"/>
          <w:sz w:val="22"/>
          <w:szCs w:val="22"/>
          <w:lang w:eastAsia="de-CH"/>
        </w:rPr>
        <w:tab/>
      </w:r>
      <w:r>
        <w:t>Solare Strahlung</w:t>
      </w:r>
      <w:r>
        <w:tab/>
      </w:r>
      <w:r>
        <w:fldChar w:fldCharType="begin"/>
      </w:r>
      <w:r>
        <w:instrText xml:space="preserve"> PAGEREF _Toc532998501 \h </w:instrText>
      </w:r>
      <w:r>
        <w:fldChar w:fldCharType="separate"/>
      </w:r>
      <w:r>
        <w:t>13</w:t>
      </w:r>
      <w:r>
        <w:fldChar w:fldCharType="end"/>
      </w:r>
    </w:p>
    <w:p w:rsidR="002B3507" w:rsidRDefault="002B3507">
      <w:pPr>
        <w:pStyle w:val="Verzeichnis2"/>
        <w:rPr>
          <w:rFonts w:asciiTheme="minorHAnsi" w:eastAsiaTheme="minorEastAsia" w:hAnsiTheme="minorHAnsi" w:cstheme="minorBidi"/>
          <w:sz w:val="22"/>
          <w:szCs w:val="22"/>
          <w:lang w:eastAsia="de-CH"/>
        </w:rPr>
      </w:pPr>
      <w:r>
        <w:t>3.1</w:t>
      </w:r>
      <w:r>
        <w:rPr>
          <w:rFonts w:asciiTheme="minorHAnsi" w:eastAsiaTheme="minorEastAsia" w:hAnsiTheme="minorHAnsi" w:cstheme="minorBidi"/>
          <w:sz w:val="22"/>
          <w:szCs w:val="22"/>
          <w:lang w:eastAsia="de-CH"/>
        </w:rPr>
        <w:tab/>
      </w:r>
      <w:r>
        <w:t>Einfluss der Erdatmosphäre</w:t>
      </w:r>
      <w:r>
        <w:tab/>
      </w:r>
      <w:r>
        <w:fldChar w:fldCharType="begin"/>
      </w:r>
      <w:r>
        <w:instrText xml:space="preserve"> PAGEREF _Toc532998502 \h </w:instrText>
      </w:r>
      <w:r>
        <w:fldChar w:fldCharType="separate"/>
      </w:r>
      <w:r>
        <w:t>14</w:t>
      </w:r>
      <w:r>
        <w:fldChar w:fldCharType="end"/>
      </w:r>
    </w:p>
    <w:p w:rsidR="002B3507" w:rsidRDefault="002B3507">
      <w:pPr>
        <w:pStyle w:val="Verzeichnis2"/>
        <w:rPr>
          <w:rFonts w:asciiTheme="minorHAnsi" w:eastAsiaTheme="minorEastAsia" w:hAnsiTheme="minorHAnsi" w:cstheme="minorBidi"/>
          <w:sz w:val="22"/>
          <w:szCs w:val="22"/>
          <w:lang w:eastAsia="de-CH"/>
        </w:rPr>
      </w:pPr>
      <w:r>
        <w:t>3.2</w:t>
      </w:r>
      <w:r>
        <w:rPr>
          <w:rFonts w:asciiTheme="minorHAnsi" w:eastAsiaTheme="minorEastAsia" w:hAnsiTheme="minorHAnsi" w:cstheme="minorBidi"/>
          <w:sz w:val="22"/>
          <w:szCs w:val="22"/>
          <w:lang w:eastAsia="de-CH"/>
        </w:rPr>
        <w:tab/>
      </w:r>
      <w:r>
        <w:t>Globale, direkte und diffuse Strahlung</w:t>
      </w:r>
      <w:r>
        <w:tab/>
      </w:r>
      <w:r>
        <w:fldChar w:fldCharType="begin"/>
      </w:r>
      <w:r>
        <w:instrText xml:space="preserve"> PAGEREF _Toc532998503 \h </w:instrText>
      </w:r>
      <w:r>
        <w:fldChar w:fldCharType="separate"/>
      </w:r>
      <w:r>
        <w:t>15</w:t>
      </w:r>
      <w:r>
        <w:fldChar w:fldCharType="end"/>
      </w:r>
    </w:p>
    <w:p w:rsidR="002B3507" w:rsidRDefault="002B3507">
      <w:pPr>
        <w:pStyle w:val="Verzeichnis3"/>
        <w:rPr>
          <w:rFonts w:asciiTheme="minorHAnsi" w:eastAsiaTheme="minorEastAsia" w:hAnsiTheme="minorHAnsi" w:cstheme="minorBidi"/>
          <w:sz w:val="22"/>
          <w:szCs w:val="22"/>
          <w:lang w:eastAsia="de-CH"/>
        </w:rPr>
      </w:pPr>
      <w:r>
        <w:t>3.2.1</w:t>
      </w:r>
      <w:r>
        <w:rPr>
          <w:rFonts w:asciiTheme="minorHAnsi" w:eastAsiaTheme="minorEastAsia" w:hAnsiTheme="minorHAnsi" w:cstheme="minorBidi"/>
          <w:sz w:val="22"/>
          <w:szCs w:val="22"/>
          <w:lang w:eastAsia="de-CH"/>
        </w:rPr>
        <w:tab/>
      </w:r>
      <w:r>
        <w:t>Messung der direktnormalen Sonnenstrahlung</w:t>
      </w:r>
      <w:r>
        <w:tab/>
      </w:r>
      <w:r>
        <w:fldChar w:fldCharType="begin"/>
      </w:r>
      <w:r>
        <w:instrText xml:space="preserve"> PAGEREF _Toc532998504 \h </w:instrText>
      </w:r>
      <w:r>
        <w:fldChar w:fldCharType="separate"/>
      </w:r>
      <w:r>
        <w:t>16</w:t>
      </w:r>
      <w:r>
        <w:fldChar w:fldCharType="end"/>
      </w:r>
    </w:p>
    <w:p w:rsidR="002B3507" w:rsidRDefault="002B3507">
      <w:pPr>
        <w:pStyle w:val="Verzeichnis3"/>
        <w:rPr>
          <w:rFonts w:asciiTheme="minorHAnsi" w:eastAsiaTheme="minorEastAsia" w:hAnsiTheme="minorHAnsi" w:cstheme="minorBidi"/>
          <w:sz w:val="22"/>
          <w:szCs w:val="22"/>
          <w:lang w:eastAsia="de-CH"/>
        </w:rPr>
      </w:pPr>
      <w:r>
        <w:t>3.2.2</w:t>
      </w:r>
      <w:r>
        <w:rPr>
          <w:rFonts w:asciiTheme="minorHAnsi" w:eastAsiaTheme="minorEastAsia" w:hAnsiTheme="minorHAnsi" w:cstheme="minorBidi"/>
          <w:sz w:val="22"/>
          <w:szCs w:val="22"/>
          <w:lang w:eastAsia="de-CH"/>
        </w:rPr>
        <w:tab/>
      </w:r>
      <w:r>
        <w:t>Messung der globalen Sonnenstrahlung</w:t>
      </w:r>
      <w:r>
        <w:tab/>
      </w:r>
      <w:r>
        <w:fldChar w:fldCharType="begin"/>
      </w:r>
      <w:r>
        <w:instrText xml:space="preserve"> PAGEREF _Toc532998505 \h </w:instrText>
      </w:r>
      <w:r>
        <w:fldChar w:fldCharType="separate"/>
      </w:r>
      <w:r>
        <w:t>17</w:t>
      </w:r>
      <w:r>
        <w:fldChar w:fldCharType="end"/>
      </w:r>
    </w:p>
    <w:p w:rsidR="002B3507" w:rsidRDefault="002B3507">
      <w:pPr>
        <w:pStyle w:val="Verzeichnis3"/>
        <w:rPr>
          <w:rFonts w:asciiTheme="minorHAnsi" w:eastAsiaTheme="minorEastAsia" w:hAnsiTheme="minorHAnsi" w:cstheme="minorBidi"/>
          <w:sz w:val="22"/>
          <w:szCs w:val="22"/>
          <w:lang w:eastAsia="de-CH"/>
        </w:rPr>
      </w:pPr>
      <w:r>
        <w:t>3.2.3</w:t>
      </w:r>
      <w:r>
        <w:rPr>
          <w:rFonts w:asciiTheme="minorHAnsi" w:eastAsiaTheme="minorEastAsia" w:hAnsiTheme="minorHAnsi" w:cstheme="minorBidi"/>
          <w:sz w:val="22"/>
          <w:szCs w:val="22"/>
          <w:lang w:eastAsia="de-CH"/>
        </w:rPr>
        <w:tab/>
      </w:r>
      <w:r>
        <w:t>Messung der diffusen Sonnenstrahlung</w:t>
      </w:r>
      <w:r>
        <w:tab/>
      </w:r>
      <w:r>
        <w:fldChar w:fldCharType="begin"/>
      </w:r>
      <w:r>
        <w:instrText xml:space="preserve"> PAGEREF _Toc532998506 \h </w:instrText>
      </w:r>
      <w:r>
        <w:fldChar w:fldCharType="separate"/>
      </w:r>
      <w:r>
        <w:t>17</w:t>
      </w:r>
      <w:r>
        <w:fldChar w:fldCharType="end"/>
      </w:r>
    </w:p>
    <w:p w:rsidR="002B3507" w:rsidRDefault="002B3507">
      <w:pPr>
        <w:pStyle w:val="Verzeichnis3"/>
        <w:rPr>
          <w:rFonts w:asciiTheme="minorHAnsi" w:eastAsiaTheme="minorEastAsia" w:hAnsiTheme="minorHAnsi" w:cstheme="minorBidi"/>
          <w:sz w:val="22"/>
          <w:szCs w:val="22"/>
          <w:lang w:eastAsia="de-CH"/>
        </w:rPr>
      </w:pPr>
      <w:r>
        <w:t>3.2.4</w:t>
      </w:r>
      <w:r>
        <w:rPr>
          <w:rFonts w:asciiTheme="minorHAnsi" w:eastAsiaTheme="minorEastAsia" w:hAnsiTheme="minorHAnsi" w:cstheme="minorBidi"/>
          <w:sz w:val="22"/>
          <w:szCs w:val="22"/>
          <w:lang w:eastAsia="de-CH"/>
        </w:rPr>
        <w:tab/>
      </w:r>
      <w:r>
        <w:t xml:space="preserve">DNI und </w:t>
      </w:r>
      <w:r w:rsidRPr="007B332C">
        <w:rPr>
          <w:iCs/>
        </w:rPr>
        <w:t>zirkumsolare</w:t>
      </w:r>
      <w:r>
        <w:t xml:space="preserve"> Sonnenstrahlung</w:t>
      </w:r>
      <w:r>
        <w:tab/>
      </w:r>
      <w:r>
        <w:fldChar w:fldCharType="begin"/>
      </w:r>
      <w:r>
        <w:instrText xml:space="preserve"> PAGEREF _Toc532998507 \h </w:instrText>
      </w:r>
      <w:r>
        <w:fldChar w:fldCharType="separate"/>
      </w:r>
      <w:r>
        <w:t>17</w:t>
      </w:r>
      <w:r>
        <w:fldChar w:fldCharType="end"/>
      </w:r>
    </w:p>
    <w:p w:rsidR="002B3507" w:rsidRDefault="002B3507">
      <w:pPr>
        <w:pStyle w:val="Verzeichnis2"/>
        <w:rPr>
          <w:rFonts w:asciiTheme="minorHAnsi" w:eastAsiaTheme="minorEastAsia" w:hAnsiTheme="minorHAnsi" w:cstheme="minorBidi"/>
          <w:sz w:val="22"/>
          <w:szCs w:val="22"/>
          <w:lang w:eastAsia="de-CH"/>
        </w:rPr>
      </w:pPr>
      <w:r>
        <w:t>3.3</w:t>
      </w:r>
      <w:r>
        <w:rPr>
          <w:rFonts w:asciiTheme="minorHAnsi" w:eastAsiaTheme="minorEastAsia" w:hAnsiTheme="minorHAnsi" w:cstheme="minorBidi"/>
          <w:sz w:val="22"/>
          <w:szCs w:val="22"/>
          <w:lang w:eastAsia="de-CH"/>
        </w:rPr>
        <w:tab/>
      </w:r>
      <w:r>
        <w:t>Solarmessgeräte</w:t>
      </w:r>
      <w:r>
        <w:tab/>
      </w:r>
      <w:r>
        <w:fldChar w:fldCharType="begin"/>
      </w:r>
      <w:r>
        <w:instrText xml:space="preserve"> PAGEREF _Toc532998508 \h </w:instrText>
      </w:r>
      <w:r>
        <w:fldChar w:fldCharType="separate"/>
      </w:r>
      <w:r>
        <w:t>17</w:t>
      </w:r>
      <w:r>
        <w:fldChar w:fldCharType="end"/>
      </w:r>
    </w:p>
    <w:p w:rsidR="002B3507" w:rsidRDefault="002B3507">
      <w:pPr>
        <w:pStyle w:val="Verzeichnis3"/>
        <w:rPr>
          <w:rFonts w:asciiTheme="minorHAnsi" w:eastAsiaTheme="minorEastAsia" w:hAnsiTheme="minorHAnsi" w:cstheme="minorBidi"/>
          <w:sz w:val="22"/>
          <w:szCs w:val="22"/>
          <w:lang w:eastAsia="de-CH"/>
        </w:rPr>
      </w:pPr>
      <w:r>
        <w:t>3.3.1</w:t>
      </w:r>
      <w:r>
        <w:rPr>
          <w:rFonts w:asciiTheme="minorHAnsi" w:eastAsiaTheme="minorEastAsia" w:hAnsiTheme="minorHAnsi" w:cstheme="minorBidi"/>
          <w:sz w:val="22"/>
          <w:szCs w:val="22"/>
          <w:lang w:eastAsia="de-CH"/>
        </w:rPr>
        <w:tab/>
      </w:r>
      <w:r>
        <w:t>Pyranometer</w:t>
      </w:r>
      <w:r>
        <w:tab/>
      </w:r>
      <w:r>
        <w:fldChar w:fldCharType="begin"/>
      </w:r>
      <w:r>
        <w:instrText xml:space="preserve"> PAGEREF _Toc532998509 \h </w:instrText>
      </w:r>
      <w:r>
        <w:fldChar w:fldCharType="separate"/>
      </w:r>
      <w:r>
        <w:t>17</w:t>
      </w:r>
      <w:r>
        <w:fldChar w:fldCharType="end"/>
      </w:r>
    </w:p>
    <w:p w:rsidR="002B3507" w:rsidRDefault="002B3507">
      <w:pPr>
        <w:pStyle w:val="Verzeichnis3"/>
        <w:rPr>
          <w:rFonts w:asciiTheme="minorHAnsi" w:eastAsiaTheme="minorEastAsia" w:hAnsiTheme="minorHAnsi" w:cstheme="minorBidi"/>
          <w:sz w:val="22"/>
          <w:szCs w:val="22"/>
          <w:lang w:eastAsia="de-CH"/>
        </w:rPr>
      </w:pPr>
      <w:r w:rsidRPr="007B332C">
        <w:rPr>
          <w:lang w:val="en-US"/>
        </w:rPr>
        <w:t>3.3.2</w:t>
      </w:r>
      <w:r>
        <w:rPr>
          <w:rFonts w:asciiTheme="minorHAnsi" w:eastAsiaTheme="minorEastAsia" w:hAnsiTheme="minorHAnsi" w:cstheme="minorBidi"/>
          <w:sz w:val="22"/>
          <w:szCs w:val="22"/>
          <w:lang w:eastAsia="de-CH"/>
        </w:rPr>
        <w:tab/>
      </w:r>
      <w:r w:rsidRPr="007B332C">
        <w:rPr>
          <w:lang w:val="en-US"/>
        </w:rPr>
        <w:t>Pyrheliometer</w:t>
      </w:r>
      <w:r>
        <w:tab/>
      </w:r>
      <w:r>
        <w:fldChar w:fldCharType="begin"/>
      </w:r>
      <w:r>
        <w:instrText xml:space="preserve"> PAGEREF _Toc532998510 \h </w:instrText>
      </w:r>
      <w:r>
        <w:fldChar w:fldCharType="separate"/>
      </w:r>
      <w:r>
        <w:t>18</w:t>
      </w:r>
      <w:r>
        <w:fldChar w:fldCharType="end"/>
      </w:r>
    </w:p>
    <w:p w:rsidR="002B3507" w:rsidRDefault="002B3507">
      <w:pPr>
        <w:pStyle w:val="Verzeichnis2"/>
        <w:rPr>
          <w:rFonts w:asciiTheme="minorHAnsi" w:eastAsiaTheme="minorEastAsia" w:hAnsiTheme="minorHAnsi" w:cstheme="minorBidi"/>
          <w:sz w:val="22"/>
          <w:szCs w:val="22"/>
          <w:lang w:eastAsia="de-CH"/>
        </w:rPr>
      </w:pPr>
      <w:r>
        <w:t>3.4</w:t>
      </w:r>
      <w:r>
        <w:rPr>
          <w:rFonts w:asciiTheme="minorHAnsi" w:eastAsiaTheme="minorEastAsia" w:hAnsiTheme="minorHAnsi" w:cstheme="minorBidi"/>
          <w:sz w:val="22"/>
          <w:szCs w:val="22"/>
          <w:lang w:eastAsia="de-CH"/>
        </w:rPr>
        <w:tab/>
      </w:r>
      <w:r>
        <w:t>Dreidimensionale Effekte in der Kurzeit Vorhersage</w:t>
      </w:r>
      <w:r>
        <w:tab/>
      </w:r>
      <w:r>
        <w:fldChar w:fldCharType="begin"/>
      </w:r>
      <w:r>
        <w:instrText xml:space="preserve"> PAGEREF _Toc532998511 \h </w:instrText>
      </w:r>
      <w:r>
        <w:fldChar w:fldCharType="separate"/>
      </w:r>
      <w:r>
        <w:t>19</w:t>
      </w:r>
      <w:r>
        <w:fldChar w:fldCharType="end"/>
      </w:r>
    </w:p>
    <w:p w:rsidR="002B3507" w:rsidRDefault="002B3507">
      <w:pPr>
        <w:pStyle w:val="Verzeichnis2"/>
        <w:rPr>
          <w:rFonts w:asciiTheme="minorHAnsi" w:eastAsiaTheme="minorEastAsia" w:hAnsiTheme="minorHAnsi" w:cstheme="minorBidi"/>
          <w:sz w:val="22"/>
          <w:szCs w:val="22"/>
          <w:lang w:eastAsia="de-CH"/>
        </w:rPr>
      </w:pPr>
      <w:r>
        <w:t>3.5</w:t>
      </w:r>
      <w:r>
        <w:rPr>
          <w:rFonts w:asciiTheme="minorHAnsi" w:eastAsiaTheme="minorEastAsia" w:hAnsiTheme="minorHAnsi" w:cstheme="minorBidi"/>
          <w:sz w:val="22"/>
          <w:szCs w:val="22"/>
          <w:lang w:eastAsia="de-CH"/>
        </w:rPr>
        <w:tab/>
      </w:r>
      <w:r>
        <w:t>Auflösung</w:t>
      </w:r>
      <w:r>
        <w:tab/>
      </w:r>
      <w:r>
        <w:fldChar w:fldCharType="begin"/>
      </w:r>
      <w:r>
        <w:instrText xml:space="preserve"> PAGEREF _Toc532998512 \h </w:instrText>
      </w:r>
      <w:r>
        <w:fldChar w:fldCharType="separate"/>
      </w:r>
      <w:r>
        <w:t>19</w:t>
      </w:r>
      <w:r>
        <w:fldChar w:fldCharType="end"/>
      </w:r>
    </w:p>
    <w:p w:rsidR="002B3507" w:rsidRDefault="002B3507">
      <w:pPr>
        <w:pStyle w:val="Verzeichnis3"/>
        <w:rPr>
          <w:rFonts w:asciiTheme="minorHAnsi" w:eastAsiaTheme="minorEastAsia" w:hAnsiTheme="minorHAnsi" w:cstheme="minorBidi"/>
          <w:sz w:val="22"/>
          <w:szCs w:val="22"/>
          <w:lang w:eastAsia="de-CH"/>
        </w:rPr>
      </w:pPr>
      <w:r>
        <w:t>3.5.1</w:t>
      </w:r>
      <w:r>
        <w:rPr>
          <w:rFonts w:asciiTheme="minorHAnsi" w:eastAsiaTheme="minorEastAsia" w:hAnsiTheme="minorHAnsi" w:cstheme="minorBidi"/>
          <w:sz w:val="22"/>
          <w:szCs w:val="22"/>
          <w:lang w:eastAsia="de-CH"/>
        </w:rPr>
        <w:tab/>
      </w:r>
      <w:r>
        <w:t>Für die Auswahl der Optik bestimmende Faktoren</w:t>
      </w:r>
      <w:r>
        <w:tab/>
      </w:r>
      <w:r>
        <w:fldChar w:fldCharType="begin"/>
      </w:r>
      <w:r>
        <w:instrText xml:space="preserve"> PAGEREF _Toc532998513 \h </w:instrText>
      </w:r>
      <w:r>
        <w:fldChar w:fldCharType="separate"/>
      </w:r>
      <w:r>
        <w:t>19</w:t>
      </w:r>
      <w:r>
        <w:fldChar w:fldCharType="end"/>
      </w:r>
    </w:p>
    <w:p w:rsidR="002B3507" w:rsidRDefault="002B3507">
      <w:pPr>
        <w:pStyle w:val="Verzeichnis3"/>
        <w:rPr>
          <w:rFonts w:asciiTheme="minorHAnsi" w:eastAsiaTheme="minorEastAsia" w:hAnsiTheme="minorHAnsi" w:cstheme="minorBidi"/>
          <w:sz w:val="22"/>
          <w:szCs w:val="22"/>
          <w:lang w:eastAsia="de-CH"/>
        </w:rPr>
      </w:pPr>
      <w:r>
        <w:t>3.5.2</w:t>
      </w:r>
      <w:r>
        <w:rPr>
          <w:rFonts w:asciiTheme="minorHAnsi" w:eastAsiaTheme="minorEastAsia" w:hAnsiTheme="minorHAnsi" w:cstheme="minorBidi"/>
          <w:sz w:val="22"/>
          <w:szCs w:val="22"/>
          <w:lang w:eastAsia="de-CH"/>
        </w:rPr>
        <w:tab/>
      </w:r>
      <w:r>
        <w:t>Bildwinkel</w:t>
      </w:r>
      <w:r>
        <w:tab/>
      </w:r>
      <w:r>
        <w:fldChar w:fldCharType="begin"/>
      </w:r>
      <w:r>
        <w:instrText xml:space="preserve"> PAGEREF _Toc532998514 \h </w:instrText>
      </w:r>
      <w:r>
        <w:fldChar w:fldCharType="separate"/>
      </w:r>
      <w:r>
        <w:t>19</w:t>
      </w:r>
      <w:r>
        <w:fldChar w:fldCharType="end"/>
      </w:r>
    </w:p>
    <w:p w:rsidR="002B3507" w:rsidRDefault="002B3507">
      <w:pPr>
        <w:pStyle w:val="Verzeichnis3"/>
        <w:rPr>
          <w:rFonts w:asciiTheme="minorHAnsi" w:eastAsiaTheme="minorEastAsia" w:hAnsiTheme="minorHAnsi" w:cstheme="minorBidi"/>
          <w:sz w:val="22"/>
          <w:szCs w:val="22"/>
          <w:lang w:eastAsia="de-CH"/>
        </w:rPr>
      </w:pPr>
      <w:r>
        <w:t>3.5.3</w:t>
      </w:r>
      <w:r>
        <w:rPr>
          <w:rFonts w:asciiTheme="minorHAnsi" w:eastAsiaTheme="minorEastAsia" w:hAnsiTheme="minorHAnsi" w:cstheme="minorBidi"/>
          <w:sz w:val="22"/>
          <w:szCs w:val="22"/>
          <w:lang w:eastAsia="de-CH"/>
        </w:rPr>
        <w:tab/>
      </w:r>
      <w:r>
        <w:t>Optische Verzerrung</w:t>
      </w:r>
      <w:r>
        <w:tab/>
      </w:r>
      <w:r>
        <w:fldChar w:fldCharType="begin"/>
      </w:r>
      <w:r>
        <w:instrText xml:space="preserve"> PAGEREF _Toc532998515 \h </w:instrText>
      </w:r>
      <w:r>
        <w:fldChar w:fldCharType="separate"/>
      </w:r>
      <w:r>
        <w:t>19</w:t>
      </w:r>
      <w:r>
        <w:fldChar w:fldCharType="end"/>
      </w:r>
    </w:p>
    <w:p w:rsidR="002B3507" w:rsidRDefault="002B3507">
      <w:pPr>
        <w:pStyle w:val="Verzeichnis3"/>
        <w:rPr>
          <w:rFonts w:asciiTheme="minorHAnsi" w:eastAsiaTheme="minorEastAsia" w:hAnsiTheme="minorHAnsi" w:cstheme="minorBidi"/>
          <w:sz w:val="22"/>
          <w:szCs w:val="22"/>
          <w:lang w:eastAsia="de-CH"/>
        </w:rPr>
      </w:pPr>
      <w:r>
        <w:t>3.5.4</w:t>
      </w:r>
      <w:r>
        <w:rPr>
          <w:rFonts w:asciiTheme="minorHAnsi" w:eastAsiaTheme="minorEastAsia" w:hAnsiTheme="minorHAnsi" w:cstheme="minorBidi"/>
          <w:sz w:val="22"/>
          <w:szCs w:val="22"/>
          <w:lang w:eastAsia="de-CH"/>
        </w:rPr>
        <w:tab/>
      </w:r>
      <w:r>
        <w:t>Die Verwendung eines Fischaugenobjektivs</w:t>
      </w:r>
      <w:r>
        <w:tab/>
      </w:r>
      <w:r>
        <w:fldChar w:fldCharType="begin"/>
      </w:r>
      <w:r>
        <w:instrText xml:space="preserve"> PAGEREF _Toc532998516 \h </w:instrText>
      </w:r>
      <w:r>
        <w:fldChar w:fldCharType="separate"/>
      </w:r>
      <w:r>
        <w:t>19</w:t>
      </w:r>
      <w:r>
        <w:fldChar w:fldCharType="end"/>
      </w:r>
    </w:p>
    <w:p w:rsidR="002B3507" w:rsidRDefault="002B3507">
      <w:pPr>
        <w:pStyle w:val="Verzeichnis2"/>
        <w:rPr>
          <w:rFonts w:asciiTheme="minorHAnsi" w:eastAsiaTheme="minorEastAsia" w:hAnsiTheme="minorHAnsi" w:cstheme="minorBidi"/>
          <w:sz w:val="22"/>
          <w:szCs w:val="22"/>
          <w:lang w:eastAsia="de-CH"/>
        </w:rPr>
      </w:pPr>
      <w:r>
        <w:t>3.6</w:t>
      </w:r>
      <w:r>
        <w:rPr>
          <w:rFonts w:asciiTheme="minorHAnsi" w:eastAsiaTheme="minorEastAsia" w:hAnsiTheme="minorHAnsi" w:cstheme="minorBidi"/>
          <w:sz w:val="22"/>
          <w:szCs w:val="22"/>
          <w:lang w:eastAsia="de-CH"/>
        </w:rPr>
        <w:tab/>
      </w:r>
      <w:r>
        <w:t>Bildverarbeitung</w:t>
      </w:r>
      <w:r>
        <w:tab/>
      </w:r>
      <w:r>
        <w:fldChar w:fldCharType="begin"/>
      </w:r>
      <w:r>
        <w:instrText xml:space="preserve"> PAGEREF _Toc532998517 \h </w:instrText>
      </w:r>
      <w:r>
        <w:fldChar w:fldCharType="separate"/>
      </w:r>
      <w:r>
        <w:t>20</w:t>
      </w:r>
      <w:r>
        <w:fldChar w:fldCharType="end"/>
      </w:r>
    </w:p>
    <w:p w:rsidR="002B3507" w:rsidRDefault="002B3507">
      <w:pPr>
        <w:pStyle w:val="Verzeichnis3"/>
        <w:rPr>
          <w:rFonts w:asciiTheme="minorHAnsi" w:eastAsiaTheme="minorEastAsia" w:hAnsiTheme="minorHAnsi" w:cstheme="minorBidi"/>
          <w:sz w:val="22"/>
          <w:szCs w:val="22"/>
          <w:lang w:eastAsia="de-CH"/>
        </w:rPr>
      </w:pPr>
      <w:r>
        <w:t>3.6.1</w:t>
      </w:r>
      <w:r>
        <w:rPr>
          <w:rFonts w:asciiTheme="minorHAnsi" w:eastAsiaTheme="minorEastAsia" w:hAnsiTheme="minorHAnsi" w:cstheme="minorBidi"/>
          <w:sz w:val="22"/>
          <w:szCs w:val="22"/>
          <w:lang w:eastAsia="de-CH"/>
        </w:rPr>
        <w:tab/>
      </w:r>
      <w:r>
        <w:t>Eigenschaften einer Weitwinkelaufnahme</w:t>
      </w:r>
      <w:r>
        <w:tab/>
      </w:r>
      <w:r>
        <w:fldChar w:fldCharType="begin"/>
      </w:r>
      <w:r>
        <w:instrText xml:space="preserve"> PAGEREF _Toc532998518 \h </w:instrText>
      </w:r>
      <w:r>
        <w:fldChar w:fldCharType="separate"/>
      </w:r>
      <w:r>
        <w:t>20</w:t>
      </w:r>
      <w:r>
        <w:fldChar w:fldCharType="end"/>
      </w:r>
    </w:p>
    <w:p w:rsidR="002B3507" w:rsidRDefault="002B3507">
      <w:pPr>
        <w:pStyle w:val="Verzeichnis3"/>
        <w:rPr>
          <w:rFonts w:asciiTheme="minorHAnsi" w:eastAsiaTheme="minorEastAsia" w:hAnsiTheme="minorHAnsi" w:cstheme="minorBidi"/>
          <w:sz w:val="22"/>
          <w:szCs w:val="22"/>
          <w:lang w:eastAsia="de-CH"/>
        </w:rPr>
      </w:pPr>
      <w:r>
        <w:t>3.6.2</w:t>
      </w:r>
      <w:r>
        <w:rPr>
          <w:rFonts w:asciiTheme="minorHAnsi" w:eastAsiaTheme="minorEastAsia" w:hAnsiTheme="minorHAnsi" w:cstheme="minorBidi"/>
          <w:sz w:val="22"/>
          <w:szCs w:val="22"/>
          <w:lang w:eastAsia="de-CH"/>
        </w:rPr>
        <w:tab/>
      </w:r>
      <w:r>
        <w:t>CCD</w:t>
      </w:r>
      <w:r>
        <w:tab/>
      </w:r>
      <w:r>
        <w:fldChar w:fldCharType="begin"/>
      </w:r>
      <w:r>
        <w:instrText xml:space="preserve"> PAGEREF _Toc532998519 \h </w:instrText>
      </w:r>
      <w:r>
        <w:fldChar w:fldCharType="separate"/>
      </w:r>
      <w:r>
        <w:t>20</w:t>
      </w:r>
      <w:r>
        <w:fldChar w:fldCharType="end"/>
      </w:r>
    </w:p>
    <w:p w:rsidR="002B3507" w:rsidRDefault="002B3507">
      <w:pPr>
        <w:pStyle w:val="Verzeichnis3"/>
        <w:rPr>
          <w:rFonts w:asciiTheme="minorHAnsi" w:eastAsiaTheme="minorEastAsia" w:hAnsiTheme="minorHAnsi" w:cstheme="minorBidi"/>
          <w:sz w:val="22"/>
          <w:szCs w:val="22"/>
          <w:lang w:eastAsia="de-CH"/>
        </w:rPr>
      </w:pPr>
      <w:r w:rsidRPr="007B332C">
        <w:rPr>
          <w:lang w:val="en-US"/>
        </w:rPr>
        <w:t>3.6.3</w:t>
      </w:r>
      <w:r>
        <w:rPr>
          <w:rFonts w:asciiTheme="minorHAnsi" w:eastAsiaTheme="minorEastAsia" w:hAnsiTheme="minorHAnsi" w:cstheme="minorBidi"/>
          <w:sz w:val="22"/>
          <w:szCs w:val="22"/>
          <w:lang w:eastAsia="de-CH"/>
        </w:rPr>
        <w:tab/>
      </w:r>
      <w:r w:rsidRPr="007B332C">
        <w:rPr>
          <w:lang w:val="en-US"/>
        </w:rPr>
        <w:t>HDR imaging</w:t>
      </w:r>
      <w:r>
        <w:tab/>
      </w:r>
      <w:r>
        <w:fldChar w:fldCharType="begin"/>
      </w:r>
      <w:r>
        <w:instrText xml:space="preserve"> PAGEREF _Toc532998520 \h </w:instrText>
      </w:r>
      <w:r>
        <w:fldChar w:fldCharType="separate"/>
      </w:r>
      <w:r>
        <w:t>21</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4</w:t>
      </w:r>
      <w:r>
        <w:rPr>
          <w:rFonts w:asciiTheme="minorHAnsi" w:eastAsiaTheme="minorEastAsia" w:hAnsiTheme="minorHAnsi" w:cstheme="minorBidi"/>
          <w:b w:val="0"/>
          <w:sz w:val="22"/>
          <w:szCs w:val="22"/>
          <w:lang w:eastAsia="de-CH"/>
        </w:rPr>
        <w:tab/>
      </w:r>
      <w:r w:rsidRPr="007B332C">
        <w:rPr>
          <w:color w:val="000000" w:themeColor="text1"/>
        </w:rPr>
        <w:t>Himmels</w:t>
      </w:r>
      <w:r>
        <w:t>-Kameras - Stand der Technik</w:t>
      </w:r>
      <w:r>
        <w:tab/>
      </w:r>
      <w:r>
        <w:fldChar w:fldCharType="begin"/>
      </w:r>
      <w:r>
        <w:instrText xml:space="preserve"> PAGEREF _Toc532998521 \h </w:instrText>
      </w:r>
      <w:r>
        <w:fldChar w:fldCharType="separate"/>
      </w:r>
      <w:r>
        <w:t>23</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5</w:t>
      </w:r>
      <w:r>
        <w:rPr>
          <w:rFonts w:asciiTheme="minorHAnsi" w:eastAsiaTheme="minorEastAsia" w:hAnsiTheme="minorHAnsi" w:cstheme="minorBidi"/>
          <w:b w:val="0"/>
          <w:sz w:val="22"/>
          <w:szCs w:val="22"/>
          <w:lang w:eastAsia="de-CH"/>
        </w:rPr>
        <w:tab/>
      </w:r>
      <w:r>
        <w:t>Übersicht solarer Vorhersage Methoden</w:t>
      </w:r>
      <w:r>
        <w:tab/>
      </w:r>
      <w:r>
        <w:fldChar w:fldCharType="begin"/>
      </w:r>
      <w:r>
        <w:instrText xml:space="preserve"> PAGEREF _Toc532998522 \h </w:instrText>
      </w:r>
      <w:r>
        <w:fldChar w:fldCharType="separate"/>
      </w:r>
      <w:r>
        <w:t>25</w:t>
      </w:r>
      <w:r>
        <w:fldChar w:fldCharType="end"/>
      </w:r>
    </w:p>
    <w:p w:rsidR="002B3507" w:rsidRDefault="002B3507">
      <w:pPr>
        <w:pStyle w:val="Verzeichnis3"/>
        <w:rPr>
          <w:rFonts w:asciiTheme="minorHAnsi" w:eastAsiaTheme="minorEastAsia" w:hAnsiTheme="minorHAnsi" w:cstheme="minorBidi"/>
          <w:sz w:val="22"/>
          <w:szCs w:val="22"/>
          <w:lang w:eastAsia="de-CH"/>
        </w:rPr>
      </w:pPr>
      <w:r>
        <w:t>5.1.1</w:t>
      </w:r>
      <w:r>
        <w:rPr>
          <w:rFonts w:asciiTheme="minorHAnsi" w:eastAsiaTheme="minorEastAsia" w:hAnsiTheme="minorHAnsi" w:cstheme="minorBidi"/>
          <w:sz w:val="22"/>
          <w:szCs w:val="22"/>
          <w:lang w:eastAsia="de-CH"/>
        </w:rPr>
        <w:tab/>
      </w:r>
      <w:r>
        <w:t>Klassifikation solarer Vorhersage Methoden</w:t>
      </w:r>
      <w:r>
        <w:tab/>
      </w:r>
      <w:r>
        <w:fldChar w:fldCharType="begin"/>
      </w:r>
      <w:r>
        <w:instrText xml:space="preserve"> PAGEREF _Toc532998523 \h </w:instrText>
      </w:r>
      <w:r>
        <w:fldChar w:fldCharType="separate"/>
      </w:r>
      <w:r>
        <w:t>25</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lastRenderedPageBreak/>
        <w:t>6</w:t>
      </w:r>
      <w:r>
        <w:rPr>
          <w:rFonts w:asciiTheme="minorHAnsi" w:eastAsiaTheme="minorEastAsia" w:hAnsiTheme="minorHAnsi" w:cstheme="minorBidi"/>
          <w:b w:val="0"/>
          <w:sz w:val="22"/>
          <w:szCs w:val="22"/>
          <w:lang w:eastAsia="de-CH"/>
        </w:rPr>
        <w:tab/>
      </w:r>
      <w:r>
        <w:t>Anforderungen an die Wolken-Kamera</w:t>
      </w:r>
      <w:r>
        <w:tab/>
      </w:r>
      <w:r>
        <w:fldChar w:fldCharType="begin"/>
      </w:r>
      <w:r>
        <w:instrText xml:space="preserve"> PAGEREF _Toc532998524 \h </w:instrText>
      </w:r>
      <w:r>
        <w:fldChar w:fldCharType="separate"/>
      </w:r>
      <w:r>
        <w:t>26</w:t>
      </w:r>
      <w:r>
        <w:fldChar w:fldCharType="end"/>
      </w:r>
    </w:p>
    <w:p w:rsidR="002B3507" w:rsidRDefault="002B3507">
      <w:pPr>
        <w:pStyle w:val="Verzeichnis2"/>
        <w:rPr>
          <w:rFonts w:asciiTheme="minorHAnsi" w:eastAsiaTheme="minorEastAsia" w:hAnsiTheme="minorHAnsi" w:cstheme="minorBidi"/>
          <w:sz w:val="22"/>
          <w:szCs w:val="22"/>
          <w:lang w:eastAsia="de-CH"/>
        </w:rPr>
      </w:pPr>
      <w:r>
        <w:t>6.1</w:t>
      </w:r>
      <w:r>
        <w:rPr>
          <w:rFonts w:asciiTheme="minorHAnsi" w:eastAsiaTheme="minorEastAsia" w:hAnsiTheme="minorHAnsi" w:cstheme="minorBidi"/>
          <w:sz w:val="22"/>
          <w:szCs w:val="22"/>
          <w:lang w:eastAsia="de-CH"/>
        </w:rPr>
        <w:tab/>
      </w:r>
      <w:r>
        <w:t>Leuchtdichte</w:t>
      </w:r>
      <w:r>
        <w:tab/>
      </w:r>
      <w:r>
        <w:fldChar w:fldCharType="begin"/>
      </w:r>
      <w:r>
        <w:instrText xml:space="preserve"> PAGEREF _Toc532998525 \h </w:instrText>
      </w:r>
      <w:r>
        <w:fldChar w:fldCharType="separate"/>
      </w:r>
      <w:r>
        <w:t>26</w:t>
      </w:r>
      <w:r>
        <w:fldChar w:fldCharType="end"/>
      </w:r>
    </w:p>
    <w:p w:rsidR="002B3507" w:rsidRDefault="002B3507">
      <w:pPr>
        <w:pStyle w:val="Verzeichnis2"/>
        <w:rPr>
          <w:rFonts w:asciiTheme="minorHAnsi" w:eastAsiaTheme="minorEastAsia" w:hAnsiTheme="minorHAnsi" w:cstheme="minorBidi"/>
          <w:sz w:val="22"/>
          <w:szCs w:val="22"/>
          <w:lang w:eastAsia="de-CH"/>
        </w:rPr>
      </w:pPr>
      <w:r>
        <w:t>6.2</w:t>
      </w:r>
      <w:r>
        <w:rPr>
          <w:rFonts w:asciiTheme="minorHAnsi" w:eastAsiaTheme="minorEastAsia" w:hAnsiTheme="minorHAnsi" w:cstheme="minorBidi"/>
          <w:sz w:val="22"/>
          <w:szCs w:val="22"/>
          <w:lang w:eastAsia="de-CH"/>
        </w:rPr>
        <w:tab/>
      </w:r>
      <w:r>
        <w:t>Dynamikbereich</w:t>
      </w:r>
      <w:r>
        <w:tab/>
      </w:r>
      <w:r>
        <w:fldChar w:fldCharType="begin"/>
      </w:r>
      <w:r>
        <w:instrText xml:space="preserve"> PAGEREF _Toc532998526 \h </w:instrText>
      </w:r>
      <w:r>
        <w:fldChar w:fldCharType="separate"/>
      </w:r>
      <w:r>
        <w:t>27</w:t>
      </w:r>
      <w:r>
        <w:fldChar w:fldCharType="end"/>
      </w:r>
    </w:p>
    <w:p w:rsidR="002B3507" w:rsidRDefault="002B3507">
      <w:pPr>
        <w:pStyle w:val="Verzeichnis2"/>
        <w:rPr>
          <w:rFonts w:asciiTheme="minorHAnsi" w:eastAsiaTheme="minorEastAsia" w:hAnsiTheme="minorHAnsi" w:cstheme="minorBidi"/>
          <w:sz w:val="22"/>
          <w:szCs w:val="22"/>
          <w:lang w:eastAsia="de-CH"/>
        </w:rPr>
      </w:pPr>
      <w:r>
        <w:t>6.3</w:t>
      </w:r>
      <w:r>
        <w:rPr>
          <w:rFonts w:asciiTheme="minorHAnsi" w:eastAsiaTheme="minorEastAsia" w:hAnsiTheme="minorHAnsi" w:cstheme="minorBidi"/>
          <w:sz w:val="22"/>
          <w:szCs w:val="22"/>
          <w:lang w:eastAsia="de-CH"/>
        </w:rPr>
        <w:tab/>
      </w:r>
      <w:r>
        <w:t>HDR – High Dynamic Range Fotografie</w:t>
      </w:r>
      <w:r>
        <w:tab/>
      </w:r>
      <w:r>
        <w:fldChar w:fldCharType="begin"/>
      </w:r>
      <w:r>
        <w:instrText xml:space="preserve"> PAGEREF _Toc532998527 \h </w:instrText>
      </w:r>
      <w:r>
        <w:fldChar w:fldCharType="separate"/>
      </w:r>
      <w:r>
        <w:t>27</w:t>
      </w:r>
      <w:r>
        <w:fldChar w:fldCharType="end"/>
      </w:r>
    </w:p>
    <w:p w:rsidR="002B3507" w:rsidRDefault="002B3507">
      <w:pPr>
        <w:pStyle w:val="Verzeichnis2"/>
        <w:rPr>
          <w:rFonts w:asciiTheme="minorHAnsi" w:eastAsiaTheme="minorEastAsia" w:hAnsiTheme="minorHAnsi" w:cstheme="minorBidi"/>
          <w:sz w:val="22"/>
          <w:szCs w:val="22"/>
          <w:lang w:eastAsia="de-CH"/>
        </w:rPr>
      </w:pPr>
      <w:r>
        <w:t>6.4</w:t>
      </w:r>
      <w:r>
        <w:rPr>
          <w:rFonts w:asciiTheme="minorHAnsi" w:eastAsiaTheme="minorEastAsia" w:hAnsiTheme="minorHAnsi" w:cstheme="minorBidi"/>
          <w:sz w:val="22"/>
          <w:szCs w:val="22"/>
          <w:lang w:eastAsia="de-CH"/>
        </w:rPr>
        <w:tab/>
      </w:r>
      <w:r>
        <w:t>Raw vs. JPEG</w:t>
      </w:r>
      <w:r>
        <w:tab/>
      </w:r>
      <w:r>
        <w:fldChar w:fldCharType="begin"/>
      </w:r>
      <w:r>
        <w:instrText xml:space="preserve"> PAGEREF _Toc532998528 \h </w:instrText>
      </w:r>
      <w:r>
        <w:fldChar w:fldCharType="separate"/>
      </w:r>
      <w:r>
        <w:t>28</w:t>
      </w:r>
      <w:r>
        <w:fldChar w:fldCharType="end"/>
      </w:r>
    </w:p>
    <w:p w:rsidR="002B3507" w:rsidRDefault="002B3507">
      <w:pPr>
        <w:pStyle w:val="Verzeichnis2"/>
        <w:rPr>
          <w:rFonts w:asciiTheme="minorHAnsi" w:eastAsiaTheme="minorEastAsia" w:hAnsiTheme="minorHAnsi" w:cstheme="minorBidi"/>
          <w:sz w:val="22"/>
          <w:szCs w:val="22"/>
          <w:lang w:eastAsia="de-CH"/>
        </w:rPr>
      </w:pPr>
      <w:r>
        <w:t>6.5</w:t>
      </w:r>
      <w:r>
        <w:rPr>
          <w:rFonts w:asciiTheme="minorHAnsi" w:eastAsiaTheme="minorEastAsia" w:hAnsiTheme="minorHAnsi" w:cstheme="minorBidi"/>
          <w:sz w:val="22"/>
          <w:szCs w:val="22"/>
          <w:lang w:eastAsia="de-CH"/>
        </w:rPr>
        <w:tab/>
      </w:r>
      <w:r>
        <w:t>Evaluation</w:t>
      </w:r>
      <w:r>
        <w:tab/>
      </w:r>
      <w:r>
        <w:fldChar w:fldCharType="begin"/>
      </w:r>
      <w:r>
        <w:instrText xml:space="preserve"> PAGEREF _Toc532998529 \h </w:instrText>
      </w:r>
      <w:r>
        <w:fldChar w:fldCharType="separate"/>
      </w:r>
      <w:r>
        <w:t>28</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7</w:t>
      </w:r>
      <w:r>
        <w:rPr>
          <w:rFonts w:asciiTheme="minorHAnsi" w:eastAsiaTheme="minorEastAsia" w:hAnsiTheme="minorHAnsi" w:cstheme="minorBidi"/>
          <w:b w:val="0"/>
          <w:sz w:val="22"/>
          <w:szCs w:val="22"/>
          <w:lang w:eastAsia="de-CH"/>
        </w:rPr>
        <w:tab/>
      </w:r>
      <w:r>
        <w:t>ProSekKa Wolken-Kamera</w:t>
      </w:r>
      <w:r>
        <w:tab/>
      </w:r>
      <w:r>
        <w:fldChar w:fldCharType="begin"/>
      </w:r>
      <w:r>
        <w:instrText xml:space="preserve"> PAGEREF _Toc532998530 \h </w:instrText>
      </w:r>
      <w:r>
        <w:fldChar w:fldCharType="separate"/>
      </w:r>
      <w:r>
        <w:t>29</w:t>
      </w:r>
      <w:r>
        <w:fldChar w:fldCharType="end"/>
      </w:r>
    </w:p>
    <w:p w:rsidR="002B3507" w:rsidRDefault="002B3507">
      <w:pPr>
        <w:pStyle w:val="Verzeichnis2"/>
        <w:rPr>
          <w:rFonts w:asciiTheme="minorHAnsi" w:eastAsiaTheme="minorEastAsia" w:hAnsiTheme="minorHAnsi" w:cstheme="minorBidi"/>
          <w:sz w:val="22"/>
          <w:szCs w:val="22"/>
          <w:lang w:eastAsia="de-CH"/>
        </w:rPr>
      </w:pPr>
      <w:r>
        <w:t>7.1</w:t>
      </w:r>
      <w:r>
        <w:rPr>
          <w:rFonts w:asciiTheme="minorHAnsi" w:eastAsiaTheme="minorEastAsia" w:hAnsiTheme="minorHAnsi" w:cstheme="minorBidi"/>
          <w:sz w:val="22"/>
          <w:szCs w:val="22"/>
          <w:lang w:eastAsia="de-CH"/>
        </w:rPr>
        <w:tab/>
      </w:r>
      <w:r>
        <w:t>Allgemeiner Aufbau der ProSekKa Wolken-Kamera</w:t>
      </w:r>
      <w:r>
        <w:tab/>
      </w:r>
      <w:r>
        <w:fldChar w:fldCharType="begin"/>
      </w:r>
      <w:r>
        <w:instrText xml:space="preserve"> PAGEREF _Toc532998531 \h </w:instrText>
      </w:r>
      <w:r>
        <w:fldChar w:fldCharType="separate"/>
      </w:r>
      <w:r>
        <w:t>29</w:t>
      </w:r>
      <w:r>
        <w:fldChar w:fldCharType="end"/>
      </w:r>
    </w:p>
    <w:p w:rsidR="002B3507" w:rsidRDefault="002B3507">
      <w:pPr>
        <w:pStyle w:val="Verzeichnis2"/>
        <w:rPr>
          <w:rFonts w:asciiTheme="minorHAnsi" w:eastAsiaTheme="minorEastAsia" w:hAnsiTheme="minorHAnsi" w:cstheme="minorBidi"/>
          <w:sz w:val="22"/>
          <w:szCs w:val="22"/>
          <w:lang w:eastAsia="de-CH"/>
        </w:rPr>
      </w:pPr>
      <w:r>
        <w:t>7.2</w:t>
      </w:r>
      <w:r>
        <w:rPr>
          <w:rFonts w:asciiTheme="minorHAnsi" w:eastAsiaTheme="minorEastAsia" w:hAnsiTheme="minorHAnsi" w:cstheme="minorBidi"/>
          <w:sz w:val="22"/>
          <w:szCs w:val="22"/>
          <w:lang w:eastAsia="de-CH"/>
        </w:rPr>
        <w:tab/>
      </w:r>
      <w:r>
        <w:t>Hardware und Aufbau der ProSekKa Wolken-Kamera</w:t>
      </w:r>
      <w:r>
        <w:tab/>
      </w:r>
      <w:r>
        <w:fldChar w:fldCharType="begin"/>
      </w:r>
      <w:r>
        <w:instrText xml:space="preserve"> PAGEREF _Toc532998532 \h </w:instrText>
      </w:r>
      <w:r>
        <w:fldChar w:fldCharType="separate"/>
      </w:r>
      <w:r>
        <w:t>30</w:t>
      </w:r>
      <w:r>
        <w:fldChar w:fldCharType="end"/>
      </w:r>
    </w:p>
    <w:p w:rsidR="002B3507" w:rsidRDefault="002B3507">
      <w:pPr>
        <w:pStyle w:val="Verzeichnis2"/>
        <w:rPr>
          <w:rFonts w:asciiTheme="minorHAnsi" w:eastAsiaTheme="minorEastAsia" w:hAnsiTheme="minorHAnsi" w:cstheme="minorBidi"/>
          <w:sz w:val="22"/>
          <w:szCs w:val="22"/>
          <w:lang w:eastAsia="de-CH"/>
        </w:rPr>
      </w:pPr>
      <w:r>
        <w:t>7.3</w:t>
      </w:r>
      <w:r>
        <w:rPr>
          <w:rFonts w:asciiTheme="minorHAnsi" w:eastAsiaTheme="minorEastAsia" w:hAnsiTheme="minorHAnsi" w:cstheme="minorBidi"/>
          <w:sz w:val="22"/>
          <w:szCs w:val="22"/>
          <w:lang w:eastAsia="de-CH"/>
        </w:rPr>
        <w:tab/>
      </w:r>
      <w:r>
        <w:t>Ground Truth</w:t>
      </w:r>
      <w:r>
        <w:tab/>
      </w:r>
      <w:r>
        <w:fldChar w:fldCharType="begin"/>
      </w:r>
      <w:r>
        <w:instrText xml:space="preserve"> PAGEREF _Toc532998533 \h </w:instrText>
      </w:r>
      <w:r>
        <w:fldChar w:fldCharType="separate"/>
      </w:r>
      <w:r>
        <w:t>31</w:t>
      </w:r>
      <w:r>
        <w:fldChar w:fldCharType="end"/>
      </w:r>
    </w:p>
    <w:p w:rsidR="002B3507" w:rsidRDefault="002B3507">
      <w:pPr>
        <w:pStyle w:val="Verzeichnis2"/>
        <w:rPr>
          <w:rFonts w:asciiTheme="minorHAnsi" w:eastAsiaTheme="minorEastAsia" w:hAnsiTheme="minorHAnsi" w:cstheme="minorBidi"/>
          <w:sz w:val="22"/>
          <w:szCs w:val="22"/>
          <w:lang w:eastAsia="de-CH"/>
        </w:rPr>
      </w:pPr>
      <w:r>
        <w:t>7.4</w:t>
      </w:r>
      <w:r>
        <w:rPr>
          <w:rFonts w:asciiTheme="minorHAnsi" w:eastAsiaTheme="minorEastAsia" w:hAnsiTheme="minorHAnsi" w:cstheme="minorBidi"/>
          <w:sz w:val="22"/>
          <w:szCs w:val="22"/>
          <w:lang w:eastAsia="de-CH"/>
        </w:rPr>
        <w:tab/>
      </w:r>
      <w:r>
        <w:t>Messkonzept</w:t>
      </w:r>
      <w:r>
        <w:tab/>
      </w:r>
      <w:r>
        <w:fldChar w:fldCharType="begin"/>
      </w:r>
      <w:r>
        <w:instrText xml:space="preserve"> PAGEREF _Toc532998534 \h </w:instrText>
      </w:r>
      <w:r>
        <w:fldChar w:fldCharType="separate"/>
      </w:r>
      <w:r>
        <w:t>32</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8</w:t>
      </w:r>
      <w:r>
        <w:rPr>
          <w:rFonts w:asciiTheme="minorHAnsi" w:eastAsiaTheme="minorEastAsia" w:hAnsiTheme="minorHAnsi" w:cstheme="minorBidi"/>
          <w:b w:val="0"/>
          <w:sz w:val="22"/>
          <w:szCs w:val="22"/>
          <w:lang w:eastAsia="de-CH"/>
        </w:rPr>
        <w:tab/>
      </w:r>
      <w:r>
        <w:t>Schlussfolgerungen</w:t>
      </w:r>
      <w:r>
        <w:tab/>
      </w:r>
      <w:r>
        <w:fldChar w:fldCharType="begin"/>
      </w:r>
      <w:r>
        <w:instrText xml:space="preserve"> PAGEREF _Toc532998535 \h </w:instrText>
      </w:r>
      <w:r>
        <w:fldChar w:fldCharType="separate"/>
      </w:r>
      <w:r>
        <w:t>34</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9</w:t>
      </w:r>
      <w:r>
        <w:rPr>
          <w:rFonts w:asciiTheme="minorHAnsi" w:eastAsiaTheme="minorEastAsia" w:hAnsiTheme="minorHAnsi" w:cstheme="minorBidi"/>
          <w:b w:val="0"/>
          <w:sz w:val="22"/>
          <w:szCs w:val="22"/>
          <w:lang w:eastAsia="de-CH"/>
        </w:rPr>
        <w:tab/>
      </w:r>
      <w:r>
        <w:t>Risikoanalyse</w:t>
      </w:r>
      <w:r>
        <w:tab/>
      </w:r>
      <w:r>
        <w:fldChar w:fldCharType="begin"/>
      </w:r>
      <w:r>
        <w:instrText xml:space="preserve"> PAGEREF _Toc532998536 \h </w:instrText>
      </w:r>
      <w:r>
        <w:fldChar w:fldCharType="separate"/>
      </w:r>
      <w:r>
        <w:t>35</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Anhang A: Beispiele für die Gliederung von Abschlussarbeiten</w:t>
      </w:r>
      <w:r>
        <w:tab/>
      </w:r>
      <w:r>
        <w:fldChar w:fldCharType="begin"/>
      </w:r>
      <w:r>
        <w:instrText xml:space="preserve"> PAGEREF _Toc532998537 \h </w:instrText>
      </w:r>
      <w:r>
        <w:fldChar w:fldCharType="separate"/>
      </w:r>
      <w:r>
        <w:t>36</w:t>
      </w:r>
      <w:r>
        <w:fldChar w:fldCharType="end"/>
      </w:r>
    </w:p>
    <w:p w:rsidR="002B3507" w:rsidRDefault="002B3507">
      <w:pPr>
        <w:pStyle w:val="Verzeichnis2"/>
        <w:rPr>
          <w:rFonts w:asciiTheme="minorHAnsi" w:eastAsiaTheme="minorEastAsia" w:hAnsiTheme="minorHAnsi" w:cstheme="minorBidi"/>
          <w:sz w:val="22"/>
          <w:szCs w:val="22"/>
          <w:lang w:eastAsia="de-CH"/>
        </w:rPr>
      </w:pPr>
      <w:r>
        <w:t>A.1 Literaturarbeiten</w:t>
      </w:r>
      <w:r>
        <w:tab/>
      </w:r>
      <w:r>
        <w:fldChar w:fldCharType="begin"/>
      </w:r>
      <w:r>
        <w:instrText xml:space="preserve"> PAGEREF _Toc532998538 \h </w:instrText>
      </w:r>
      <w:r>
        <w:fldChar w:fldCharType="separate"/>
      </w:r>
      <w:r>
        <w:t>36</w:t>
      </w:r>
      <w:r>
        <w:fldChar w:fldCharType="end"/>
      </w:r>
    </w:p>
    <w:p w:rsidR="002B3507" w:rsidRDefault="002B3507">
      <w:pPr>
        <w:pStyle w:val="Verzeichnis2"/>
        <w:rPr>
          <w:rFonts w:asciiTheme="minorHAnsi" w:eastAsiaTheme="minorEastAsia" w:hAnsiTheme="minorHAnsi" w:cstheme="minorBidi"/>
          <w:sz w:val="22"/>
          <w:szCs w:val="22"/>
          <w:lang w:eastAsia="de-CH"/>
        </w:rPr>
      </w:pPr>
      <w:r>
        <w:t>A.2 Systementwicklungen</w:t>
      </w:r>
      <w:r>
        <w:tab/>
      </w:r>
      <w:r>
        <w:fldChar w:fldCharType="begin"/>
      </w:r>
      <w:r>
        <w:instrText xml:space="preserve"> PAGEREF _Toc532998539 \h </w:instrText>
      </w:r>
      <w:r>
        <w:fldChar w:fldCharType="separate"/>
      </w:r>
      <w:r>
        <w:t>36</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Anhang B: Formatvorlagen</w:t>
      </w:r>
      <w:r>
        <w:tab/>
      </w:r>
      <w:r>
        <w:fldChar w:fldCharType="begin"/>
      </w:r>
      <w:r>
        <w:instrText xml:space="preserve"> PAGEREF _Toc532998540 \h </w:instrText>
      </w:r>
      <w:r>
        <w:fldChar w:fldCharType="separate"/>
      </w:r>
      <w:r>
        <w:t>37</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Glossar</w:t>
      </w:r>
      <w:r>
        <w:tab/>
      </w:r>
      <w:r>
        <w:fldChar w:fldCharType="begin"/>
      </w:r>
      <w:r>
        <w:instrText xml:space="preserve"> PAGEREF _Toc532998541 \h </w:instrText>
      </w:r>
      <w:r>
        <w:fldChar w:fldCharType="separate"/>
      </w:r>
      <w:r>
        <w:t>38</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rsidRPr="007B332C">
        <w:rPr>
          <w:lang w:val="en-US"/>
        </w:rPr>
        <w:t>Quellenverzeichnis</w:t>
      </w:r>
      <w:r>
        <w:tab/>
      </w:r>
      <w:r>
        <w:fldChar w:fldCharType="begin"/>
      </w:r>
      <w:r>
        <w:instrText xml:space="preserve"> PAGEREF _Toc532998542 \h </w:instrText>
      </w:r>
      <w:r>
        <w:fldChar w:fldCharType="separate"/>
      </w:r>
      <w:r>
        <w:t>39</w:t>
      </w:r>
      <w:r>
        <w:fldChar w:fldCharType="end"/>
      </w:r>
    </w:p>
    <w:p w:rsidR="002B3507" w:rsidRDefault="002B3507">
      <w:pPr>
        <w:pStyle w:val="Verzeichnis1"/>
        <w:rPr>
          <w:rFonts w:asciiTheme="minorHAnsi" w:eastAsiaTheme="minorEastAsia" w:hAnsiTheme="minorHAnsi" w:cstheme="minorBidi"/>
          <w:b w:val="0"/>
          <w:sz w:val="22"/>
          <w:szCs w:val="22"/>
          <w:lang w:eastAsia="de-CH"/>
        </w:rPr>
      </w:pPr>
      <w:r>
        <w:t>Stichwortverzeichnis</w:t>
      </w:r>
      <w:r>
        <w:tab/>
      </w:r>
      <w:r>
        <w:fldChar w:fldCharType="begin"/>
      </w:r>
      <w:r>
        <w:instrText xml:space="preserve"> PAGEREF _Toc532998543 \h </w:instrText>
      </w:r>
      <w:r>
        <w:fldChar w:fldCharType="separate"/>
      </w:r>
      <w:r>
        <w:t>40</w:t>
      </w:r>
      <w:r>
        <w:fldChar w:fldCharType="end"/>
      </w:r>
    </w:p>
    <w:p w:rsidR="00284FA6" w:rsidRDefault="00284FA6">
      <w:pPr>
        <w:pStyle w:val="berschrift1"/>
        <w:numPr>
          <w:ilvl w:val="0"/>
          <w:numId w:val="0"/>
        </w:numPr>
      </w:pPr>
      <w:r>
        <w:rPr>
          <w:noProof/>
          <w:sz w:val="24"/>
        </w:rPr>
        <w:lastRenderedPageBreak/>
        <w:fldChar w:fldCharType="end"/>
      </w:r>
      <w:bookmarkStart w:id="6" w:name="_Toc532998491"/>
      <w:r>
        <w:t>Abbildungsverzeichnis</w:t>
      </w:r>
      <w:bookmarkEnd w:id="6"/>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Abbildung" </w:instrText>
      </w:r>
      <w:r>
        <w:fldChar w:fldCharType="separate"/>
      </w:r>
      <w:r w:rsidR="00FE33CA">
        <w:t>Abbildung 1: Intensität der Sonnenstrahlung,  im Vergleich zur Emission eines idealen Schwarzen Körpers bei einer Temperatur von 5’900 K [7].</w:t>
      </w:r>
      <w:r w:rsidR="00FE33CA">
        <w:tab/>
      </w:r>
      <w:r w:rsidR="00FE33CA">
        <w:fldChar w:fldCharType="begin"/>
      </w:r>
      <w:r w:rsidR="00FE33CA">
        <w:instrText xml:space="preserve"> PAGEREF _Toc532998589 \h </w:instrText>
      </w:r>
      <w:r w:rsidR="00FE33CA">
        <w:fldChar w:fldCharType="separate"/>
      </w:r>
      <w:r w:rsidR="00FE33CA">
        <w:t>13</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2: Komponenten der Solaren Strahlung [8, S. 61]</w:t>
      </w:r>
      <w:r>
        <w:tab/>
      </w:r>
      <w:r>
        <w:fldChar w:fldCharType="begin"/>
      </w:r>
      <w:r>
        <w:instrText xml:space="preserve"> PAGEREF _Toc532998590 \h </w:instrText>
      </w:r>
      <w:r>
        <w:fldChar w:fldCharType="separate"/>
      </w:r>
      <w:r>
        <w:t>14</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3: Strahlungsbilanz der Erde Abb. 3.8 [9, S. 75]</w:t>
      </w:r>
      <w:r>
        <w:tab/>
      </w:r>
      <w:r>
        <w:fldChar w:fldCharType="begin"/>
      </w:r>
      <w:r>
        <w:instrText xml:space="preserve"> PAGEREF _Toc532998591 \h </w:instrText>
      </w:r>
      <w:r>
        <w:fldChar w:fldCharType="separate"/>
      </w:r>
      <w:r>
        <w:t>14</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4: Sonnenzenitwinkel, Elevation und Azimut[6, S. 15]</w:t>
      </w:r>
      <w:r>
        <w:tab/>
      </w:r>
      <w:r>
        <w:fldChar w:fldCharType="begin"/>
      </w:r>
      <w:r>
        <w:instrText xml:space="preserve"> PAGEREF _Toc532998592 \h </w:instrText>
      </w:r>
      <w:r>
        <w:fldChar w:fldCharType="separate"/>
      </w:r>
      <w:r>
        <w:t>15</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5: Globale, direkte und diffuse Strahlung an einem wolkenfreien Tag[6, S. 24].</w:t>
      </w:r>
      <w:r>
        <w:tab/>
      </w:r>
      <w:r>
        <w:fldChar w:fldCharType="begin"/>
      </w:r>
      <w:r>
        <w:instrText xml:space="preserve"> PAGEREF _Toc532998593 \h </w:instrText>
      </w:r>
      <w:r>
        <w:fldChar w:fldCharType="separate"/>
      </w:r>
      <w:r>
        <w:t>15</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6: Um16:00 blockiert eine Wolke den direkten Anteil. GHI entspricht nun der DHI[6, S. 78].</w:t>
      </w:r>
      <w:r>
        <w:tab/>
      </w:r>
      <w:r>
        <w:fldChar w:fldCharType="begin"/>
      </w:r>
      <w:r>
        <w:instrText xml:space="preserve"> PAGEREF _Toc532998594 \h </w:instrText>
      </w:r>
      <w:r>
        <w:fldChar w:fldCharType="separate"/>
      </w:r>
      <w:r>
        <w:t>16</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7: Links: Pyranometer mit thermischen Sensor, rechts: Pyranometer mit Silizium-Halbleitersensor Abb. 2.29 [8, S. 84].</w:t>
      </w:r>
      <w:r>
        <w:tab/>
      </w:r>
      <w:r>
        <w:fldChar w:fldCharType="begin"/>
      </w:r>
      <w:r>
        <w:instrText xml:space="preserve"> PAGEREF _Toc532998595 \h </w:instrText>
      </w:r>
      <w:r>
        <w:fldChar w:fldCharType="separate"/>
      </w:r>
      <w:r>
        <w:t>18</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8: Pyrheliometer, links schematische Darstellung.</w:t>
      </w:r>
      <w:r>
        <w:tab/>
      </w:r>
      <w:r>
        <w:fldChar w:fldCharType="begin"/>
      </w:r>
      <w:r>
        <w:instrText xml:space="preserve"> PAGEREF _Toc532998596 \h </w:instrText>
      </w:r>
      <w:r>
        <w:fldChar w:fldCharType="separate"/>
      </w:r>
      <w:r>
        <w:t>18</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9 : Schematischer Aufbau der ProSekKa Wolken-Kamera.</w:t>
      </w:r>
      <w:r>
        <w:tab/>
      </w:r>
      <w:r>
        <w:fldChar w:fldCharType="begin"/>
      </w:r>
      <w:r>
        <w:instrText xml:space="preserve"> PAGEREF _Toc532998597 \h </w:instrText>
      </w:r>
      <w:r>
        <w:fldChar w:fldCharType="separate"/>
      </w:r>
      <w:r>
        <w:t>29</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10: Lageplan Hochschule Luzern für Technik und Architektur</w:t>
      </w:r>
      <w:r>
        <w:tab/>
      </w:r>
      <w:r>
        <w:fldChar w:fldCharType="begin"/>
      </w:r>
      <w:r>
        <w:instrText xml:space="preserve"> PAGEREF _Toc532998598 \h </w:instrText>
      </w:r>
      <w:r>
        <w:fldChar w:fldCharType="separate"/>
      </w:r>
      <w:r>
        <w:t>31</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11: Links Messung der diffusen und rechts der globalen Strahlung.</w:t>
      </w:r>
      <w:r>
        <w:tab/>
      </w:r>
      <w:r>
        <w:fldChar w:fldCharType="begin"/>
      </w:r>
      <w:r>
        <w:instrText xml:space="preserve"> PAGEREF _Toc532998599 \h </w:instrText>
      </w:r>
      <w:r>
        <w:fldChar w:fldCharType="separate"/>
      </w:r>
      <w:r>
        <w:t>31</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Abbildung 12: Messstation und Datenerfassung</w:t>
      </w:r>
      <w:r>
        <w:tab/>
      </w:r>
      <w:r>
        <w:fldChar w:fldCharType="begin"/>
      </w:r>
      <w:r>
        <w:instrText xml:space="preserve"> PAGEREF _Toc532998600 \h </w:instrText>
      </w:r>
      <w:r>
        <w:fldChar w:fldCharType="separate"/>
      </w:r>
      <w:r>
        <w:t>32</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998492"/>
      <w:r>
        <w:t>Tabellenverzeichnis</w:t>
      </w:r>
      <w:bookmarkEnd w:id="7"/>
    </w:p>
    <w:p w:rsidR="00FE33CA" w:rsidRDefault="00284FA6">
      <w:pPr>
        <w:pStyle w:val="Abbildungsverzeichnis"/>
        <w:rPr>
          <w:rFonts w:asciiTheme="minorHAnsi" w:eastAsiaTheme="minorEastAsia" w:hAnsiTheme="minorHAnsi" w:cstheme="minorBidi"/>
          <w:sz w:val="22"/>
          <w:szCs w:val="22"/>
          <w:lang w:eastAsia="de-CH"/>
        </w:rPr>
      </w:pPr>
      <w:r>
        <w:fldChar w:fldCharType="begin"/>
      </w:r>
      <w:r>
        <w:instrText xml:space="preserve"> TOC \c "Tabelle" </w:instrText>
      </w:r>
      <w:r>
        <w:fldChar w:fldCharType="separate"/>
      </w:r>
      <w:r w:rsidR="00FE33CA">
        <w:t>Tabelle 1: Typische Werte der Leuchtdichte, natürlicher Quellen [11].</w:t>
      </w:r>
      <w:r w:rsidR="00FE33CA">
        <w:tab/>
      </w:r>
      <w:r w:rsidR="00FE33CA">
        <w:fldChar w:fldCharType="begin"/>
      </w:r>
      <w:r w:rsidR="00FE33CA">
        <w:instrText xml:space="preserve"> PAGEREF _Toc532998601 \h </w:instrText>
      </w:r>
      <w:r w:rsidR="00FE33CA">
        <w:fldChar w:fldCharType="separate"/>
      </w:r>
      <w:r w:rsidR="00FE33CA">
        <w:t>26</w:t>
      </w:r>
      <w:r w:rsidR="00FE33CA">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2: Spezifikationen des CMP11 Pyranometers  von Kipp and Zonen</w:t>
      </w:r>
      <w:r>
        <w:tab/>
      </w:r>
      <w:r>
        <w:fldChar w:fldCharType="begin"/>
      </w:r>
      <w:r>
        <w:instrText xml:space="preserve"> PAGEREF _Toc532998602 \h </w:instrText>
      </w:r>
      <w:r>
        <w:fldChar w:fldCharType="separate"/>
      </w:r>
      <w:r>
        <w:t>32</w:t>
      </w:r>
      <w:r>
        <w:fldChar w:fldCharType="end"/>
      </w:r>
    </w:p>
    <w:p w:rsidR="00FE33CA" w:rsidRDefault="00FE33CA">
      <w:pPr>
        <w:pStyle w:val="Abbildungsverzeichnis"/>
        <w:rPr>
          <w:rFonts w:asciiTheme="minorHAnsi" w:eastAsiaTheme="minorEastAsia" w:hAnsiTheme="minorHAnsi" w:cstheme="minorBidi"/>
          <w:sz w:val="22"/>
          <w:szCs w:val="22"/>
          <w:lang w:eastAsia="de-CH"/>
        </w:rPr>
      </w:pPr>
      <w:r>
        <w:t>Tabelle 3: Aufstellung der wichtigsten Formatvorlagen der Dokumentvorlage</w:t>
      </w:r>
      <w:r>
        <w:tab/>
      </w:r>
      <w:r>
        <w:fldChar w:fldCharType="begin"/>
      </w:r>
      <w:r>
        <w:instrText xml:space="preserve"> PAGEREF _Toc532998603 \h </w:instrText>
      </w:r>
      <w:r>
        <w:fldChar w:fldCharType="separate"/>
      </w:r>
      <w:r>
        <w:t>37</w:t>
      </w:r>
      <w:r>
        <w:fldChar w:fldCharType="end"/>
      </w:r>
    </w:p>
    <w:p w:rsidR="00284FA6" w:rsidRDefault="00284FA6">
      <w:pPr>
        <w:pStyle w:val="berschrift1"/>
        <w:numPr>
          <w:ilvl w:val="0"/>
          <w:numId w:val="0"/>
        </w:numPr>
      </w:pPr>
      <w:r>
        <w:lastRenderedPageBreak/>
        <w:fldChar w:fldCharType="end"/>
      </w:r>
      <w:bookmarkStart w:id="8" w:name="_Toc532998493"/>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Pr="00444719" w:rsidRDefault="00444719" w:rsidP="005F576C">
      <w:pPr>
        <w:tabs>
          <w:tab w:val="left" w:pos="1440"/>
        </w:tabs>
        <w:rPr>
          <w:lang w:val="en-US"/>
        </w:rPr>
      </w:pPr>
      <w:r w:rsidRPr="00444719">
        <w:rPr>
          <w:lang w:val="en-US"/>
        </w:rPr>
        <w:t>HDR</w:t>
      </w:r>
      <w:r w:rsidRPr="00444719">
        <w:rPr>
          <w:lang w:val="en-US"/>
        </w:rPr>
        <w:tab/>
        <w:t>H</w:t>
      </w:r>
      <w:r w:rsidR="005F576C" w:rsidRPr="00444719">
        <w:rPr>
          <w:lang w:val="en-US"/>
        </w:rPr>
        <w:t xml:space="preserve">igh </w:t>
      </w:r>
      <w:r w:rsidRPr="00444719">
        <w:rPr>
          <w:lang w:val="en-US"/>
        </w:rPr>
        <w:t>D</w:t>
      </w:r>
      <w:r w:rsidR="005F576C" w:rsidRPr="00444719">
        <w:rPr>
          <w:lang w:val="en-US"/>
        </w:rPr>
        <w:t xml:space="preserve">ynamic </w:t>
      </w:r>
      <w:r w:rsidRPr="00444719">
        <w:rPr>
          <w:lang w:val="en-US"/>
        </w:rPr>
        <w:t>R</w:t>
      </w:r>
      <w:r w:rsidR="005F576C" w:rsidRPr="00444719">
        <w:rPr>
          <w:lang w:val="en-US"/>
        </w:rPr>
        <w:t>ange</w:t>
      </w:r>
    </w:p>
    <w:p w:rsidR="005F576C" w:rsidRDefault="00444719" w:rsidP="00444719">
      <w:pPr>
        <w:tabs>
          <w:tab w:val="left" w:pos="1440"/>
        </w:tabs>
        <w:spacing w:before="0"/>
        <w:rPr>
          <w:lang w:val="en-US"/>
        </w:rPr>
      </w:pPr>
      <w:r w:rsidRPr="00444719">
        <w:rPr>
          <w:lang w:val="en-US"/>
        </w:rPr>
        <w:t>RGB</w:t>
      </w:r>
      <w:r w:rsidRPr="00444719">
        <w:rPr>
          <w:lang w:val="en-US"/>
        </w:rPr>
        <w:tab/>
        <w:t>Red</w:t>
      </w:r>
      <w:r w:rsidR="005F576C" w:rsidRPr="00444719">
        <w:rPr>
          <w:lang w:val="en-US"/>
        </w:rPr>
        <w:t xml:space="preserve">, </w:t>
      </w:r>
      <w:r w:rsidRPr="00444719">
        <w:rPr>
          <w:lang w:val="en-US"/>
        </w:rPr>
        <w:t>Green</w:t>
      </w:r>
      <w:r w:rsidR="005F576C" w:rsidRPr="00444719">
        <w:rPr>
          <w:lang w:val="en-US"/>
        </w:rPr>
        <w:t xml:space="preserve">, </w:t>
      </w:r>
      <w:r w:rsidRPr="00444719">
        <w:rPr>
          <w:lang w:val="en-US"/>
        </w:rPr>
        <w:t>Glue</w:t>
      </w:r>
      <w:r w:rsidR="005F576C" w:rsidRPr="00444719">
        <w:rPr>
          <w:lang w:val="en-US"/>
        </w:rPr>
        <w:t xml:space="preserve"> </w:t>
      </w:r>
      <w:r w:rsidRPr="00444719">
        <w:rPr>
          <w:lang w:val="en-US"/>
        </w:rPr>
        <w:t>–</w:t>
      </w:r>
      <w:r w:rsidR="005F576C" w:rsidRPr="00444719">
        <w:rPr>
          <w:lang w:val="en-US"/>
        </w:rPr>
        <w:t xml:space="preserve"> </w:t>
      </w:r>
      <w:r w:rsidRPr="00444719">
        <w:rPr>
          <w:lang w:val="en-US"/>
        </w:rPr>
        <w:t>Color Space</w:t>
      </w:r>
    </w:p>
    <w:p w:rsidR="00444719" w:rsidRPr="00444719" w:rsidRDefault="00444719" w:rsidP="00444719">
      <w:pPr>
        <w:tabs>
          <w:tab w:val="left" w:pos="1440"/>
        </w:tabs>
        <w:spacing w:before="0"/>
        <w:rPr>
          <w:lang w:val="en-US"/>
        </w:rPr>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998494"/>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998495"/>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998496"/>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998497"/>
      <w:r>
        <w:lastRenderedPageBreak/>
        <w:t>Ursache und Wirkung der PV-Variabilität</w:t>
      </w:r>
      <w:bookmarkEnd w:id="16"/>
    </w:p>
    <w:p w:rsidR="009619E5" w:rsidRDefault="000175FF" w:rsidP="009619E5">
      <w:r>
        <w:t>Hauptursache</w:t>
      </w:r>
      <w:r w:rsidR="004D6E63">
        <w:t>n</w:t>
      </w:r>
      <w:r>
        <w:t xml:space="preserve"> </w:t>
      </w:r>
      <w:r w:rsidR="004D6E63">
        <w:t xml:space="preserve">für die </w:t>
      </w:r>
      <w:r w:rsidR="00960ED9">
        <w:t xml:space="preserve">Änderungen der Leistungsabgabe von Photovoltaikanlagen </w:t>
      </w:r>
      <w:r w:rsidR="004D6E63">
        <w:t xml:space="preserve">sind der Sonnenverlauf am Himmel und </w:t>
      </w:r>
      <w:r w:rsidR="00960ED9">
        <w:t xml:space="preserve">vorbeiziehende </w:t>
      </w:r>
      <w:r w:rsidR="004D6E63">
        <w:t>Wolken</w:t>
      </w:r>
      <w:r w:rsidR="00960ED9">
        <w:t>, die</w:t>
      </w:r>
      <w:r w:rsidR="004D6E63">
        <w:t xml:space="preserve"> </w:t>
      </w:r>
      <w:r w:rsidR="00287671">
        <w:t xml:space="preserve">kurzzeitig die </w:t>
      </w:r>
      <w:r w:rsidR="00960ED9">
        <w:t>Sonnens</w:t>
      </w:r>
      <w:r w:rsidR="00287671">
        <w:t xml:space="preserve">trahlung verringern. </w:t>
      </w:r>
      <w:r w:rsidR="009619E5">
        <w:t xml:space="preserve">Grob betrachtet folgt die Leitungsabgabe der PV-Anlage, dem Sonnenstand. Sie erreicht ihr Maximum ungefähr zur Mittagszeit und ihr Minimum, zu Sonnenauf und -untergang. Bei genauerer Betrachtung hingegen, ist die Leistungsabgabe durch unzählige, kurzeitige Einbrüche durchzogen, bedingt durch vorbeiziehende Wolken. </w:t>
      </w:r>
    </w:p>
    <w:p w:rsidR="001327BE" w:rsidRDefault="001327BE" w:rsidP="00D24271">
      <w:r>
        <w:t xml:space="preserve">Während die Variabilität bedingt durch die Sonnenbewegung präzise vorhergesagt werden kann und sich in </w:t>
      </w:r>
      <w:r w:rsidRPr="001327BE">
        <w:t>Grössenordnungen</w:t>
      </w:r>
      <w:r>
        <w:t xml:space="preserve"> von mehreren Minuten bis hin zu Stunden bewegt, trifft dies nicht zu für </w:t>
      </w:r>
      <w:r w:rsidR="004F4C9B">
        <w:t>die kurzen Fluktuationen</w:t>
      </w:r>
      <w:r>
        <w:t>, verursacht durch Wolken</w:t>
      </w:r>
      <w:r w:rsidR="009619E5">
        <w:t>.</w:t>
      </w:r>
    </w:p>
    <w:p w:rsidR="000A41E9" w:rsidRDefault="009962F4" w:rsidP="009962F4">
      <w:pPr>
        <w:pStyle w:val="berschrift2"/>
      </w:pPr>
      <w:bookmarkStart w:id="17" w:name="_Toc532998498"/>
      <w:r>
        <w:t>Wolken</w:t>
      </w:r>
      <w:bookmarkEnd w:id="17"/>
    </w:p>
    <w:p w:rsidR="001B04F9" w:rsidRPr="001B04F9" w:rsidRDefault="001B04F9" w:rsidP="00CA5886">
      <w:pPr>
        <w:rPr>
          <w:color w:val="4F81BD" w:themeColor="accent1"/>
          <w:sz w:val="16"/>
          <w:szCs w:val="16"/>
        </w:rPr>
      </w:pPr>
      <w:r w:rsidRPr="001B04F9">
        <w:rPr>
          <w:color w:val="4F81BD" w:themeColor="accent1"/>
          <w:sz w:val="16"/>
          <w:szCs w:val="16"/>
          <w:u w:val="single"/>
        </w:rPr>
        <w:t>C:\Users\ati\Desktop\MSE\MSE_Thesis\Meteorologie insbesondere Wolken\ Variabilität der Bewölkung und Auswirkungen auf die Solarstrahlung in Wien.pdf</w:t>
      </w:r>
      <w:r>
        <w:rPr>
          <w:color w:val="4F81BD" w:themeColor="accent1"/>
          <w:sz w:val="16"/>
          <w:szCs w:val="16"/>
          <w:u w:val="single"/>
        </w:rPr>
        <w:t xml:space="preserve"> </w:t>
      </w:r>
      <w:r w:rsidRPr="001B04F9">
        <w:rPr>
          <w:sz w:val="16"/>
          <w:szCs w:val="16"/>
        </w:rPr>
        <w:sym w:font="Wingdings" w:char="F0E0"/>
      </w:r>
      <w:r>
        <w:rPr>
          <w:color w:val="4F81BD" w:themeColor="accent1"/>
          <w:sz w:val="16"/>
          <w:szCs w:val="16"/>
          <w:u w:val="single"/>
        </w:rPr>
        <w:t xml:space="preserve"> </w:t>
      </w:r>
      <w:r w:rsidRPr="001B04F9">
        <w:rPr>
          <w:sz w:val="16"/>
          <w:szCs w:val="16"/>
        </w:rPr>
        <w:t>Kapitel 3.6 Wolken in der Troposphre und Kapitel 3.61 Entstehung von Wolken (Seite 35)</w:t>
      </w:r>
    </w:p>
    <w:p w:rsidR="001B04F9" w:rsidRDefault="001B04F9" w:rsidP="00CA5886"/>
    <w:p w:rsidR="00D017D2" w:rsidRDefault="008C3942" w:rsidP="00CA5886">
      <w:r>
        <w:t xml:space="preserve">Der </w:t>
      </w:r>
      <w:r w:rsidRPr="008C3942">
        <w:t xml:space="preserve">Bewölkungsgrad </w:t>
      </w:r>
      <w:r>
        <w:t xml:space="preserve">bestimmt den Anteil der Sonnenstrahlung, </w:t>
      </w:r>
      <w:r w:rsidR="00F858F5">
        <w:t>der bis zur Erdoberfläche</w:t>
      </w:r>
      <w:r>
        <w:t xml:space="preserve"> </w:t>
      </w:r>
      <w:r w:rsidR="00F858F5">
        <w:t>durchdringt.</w:t>
      </w:r>
      <w:r>
        <w:t xml:space="preserve">  </w:t>
      </w:r>
      <w:r w:rsidR="00F858F5">
        <w:t xml:space="preserve">Die Durchlässigkeit wird dabei durch mehrere Faktoren bestimmt, wie Art der Wolke, Höhe der Wolke oder </w:t>
      </w:r>
      <w:proofErr w:type="gramStart"/>
      <w:r w:rsidR="001B04F9">
        <w:t>ihre</w:t>
      </w:r>
      <w:r w:rsidR="00F858F5">
        <w:t xml:space="preserve"> relativen Position</w:t>
      </w:r>
      <w:proofErr w:type="gramEnd"/>
      <w:r w:rsidR="00F858F5">
        <w:t xml:space="preserve"> zur Sonne.</w:t>
      </w:r>
    </w:p>
    <w:p w:rsidR="004B0C26" w:rsidRDefault="00F8746F" w:rsidP="00CA5886">
      <w:r w:rsidRPr="00F8746F">
        <w:t xml:space="preserve">Reflexionsgrad </w:t>
      </w:r>
      <w:r>
        <w:t>und Durchlässigkeit</w:t>
      </w:r>
      <w:r w:rsidR="00CA5886">
        <w:t xml:space="preserve"> der Wolke </w:t>
      </w:r>
      <w:r>
        <w:t>werden</w:t>
      </w:r>
      <w:r w:rsidR="00CA5886">
        <w:t xml:space="preserve"> </w:t>
      </w:r>
      <w:r w:rsidR="003866F7">
        <w:t xml:space="preserve">vor allem </w:t>
      </w:r>
      <w:r w:rsidR="00CA5886">
        <w:t xml:space="preserve">durch ihre </w:t>
      </w:r>
      <w:r>
        <w:t>thermodynamische Phase</w:t>
      </w:r>
      <w:r w:rsidR="008A78A6">
        <w:t xml:space="preserve"> </w:t>
      </w:r>
      <w:r w:rsidR="00CA5886">
        <w:t xml:space="preserve">bestimmt. </w:t>
      </w:r>
      <w:r>
        <w:t>Das bedeutet</w:t>
      </w:r>
      <w:r w:rsidR="003866F7">
        <w:t>,</w:t>
      </w:r>
      <w:r>
        <w:t xml:space="preserve"> ob sie aus Wasser</w:t>
      </w:r>
      <w:r w:rsidR="003866F7">
        <w:t>t</w:t>
      </w:r>
      <w:r>
        <w:t xml:space="preserve">röpfchen oder Eiskristallen </w:t>
      </w:r>
      <w:r w:rsidR="003866F7">
        <w:t>bestehen oder aus beidem.</w:t>
      </w:r>
      <w:r w:rsidR="003B1FE7">
        <w:t xml:space="preserve"> </w:t>
      </w:r>
      <w:r w:rsidR="004B0C26">
        <w:t xml:space="preserve">Wolken aus Wassertröpfchen, verfügen dabei über einen höheren Reflexionsgrad. </w:t>
      </w:r>
    </w:p>
    <w:p w:rsidR="00F858F5" w:rsidRDefault="000C3E6E" w:rsidP="00CA5886">
      <w:r>
        <w:t>Dicke, niedrige Schichtwolken, können die Sonneneinstrahlung um bis zu 90% verringern und Wolken in grossen Höhen, die Strahlungsintensität um bis zu 15% über den maximal zu erwartenden Wert, an einem wolkenlosen Tag, anheben</w:t>
      </w:r>
      <w:r w:rsidR="00804736">
        <w:t xml:space="preserve"> </w:t>
      </w:r>
      <w:r w:rsidR="00804736">
        <w:fldChar w:fldCharType="begin"/>
      </w:r>
      <w:r w:rsidR="00804736">
        <w:instrText xml:space="preserve"> ADDIN ZOTERO_ITEM CSL_CITATION {"citationID":"MClxqAXf","properties":{"formattedCitation":"[1]","plainCitation":"[1]","noteIndex":0},"citationItems":[{"id":424,"uris":["http://zotero.org/users/4187467/items/E3WLUQGU"],"uri":["http://zotero.org/users/4187467/items/E3WLUQGU"],"itemData":{"id":424,"type":"article-journal","title":"Influence of the extent and genera of cloud cover on solar radiation intensity","container-title":"International Journal of Climatology","page":"2403-2414","volume":"32","issue":"15","source":"Wiley Online Library","abstract":"This paper aims to describe the influence of cloud cover, its extent and cloud genus, on solar radiation intensity measured at the Earth's surface. Solar radiation intensity values at varying degrees of cloudiness, based on observations and measurements performed between 2003 and 2007 in Krakow (Poland), are analysed in this paper. Analyses show that cloud cover impacts solar radiation intensity in two ways: usually weakening it, but intensifying in certain weather conditions. The greatest solar radiation intensity can be detected not when the sky is cloudless, but when it is partly cloudy (3/8-6/8), with convective clouds present. Copyright © 2011 Royal Meteorological Society","DOI":"10.1002/joc.2432","ISSN":"1097-0088","language":"en","author":[{"family":"Matuszko","given":"Dorota"}],"issued":{"date-parts":[["2012"]]}}}],"schema":"https://github.com/citation-style-language/schema/raw/master/csl-citation.json"} </w:instrText>
      </w:r>
      <w:r w:rsidR="00804736">
        <w:fldChar w:fldCharType="separate"/>
      </w:r>
      <w:r w:rsidR="00804736" w:rsidRPr="00804736">
        <w:t>[1]</w:t>
      </w:r>
      <w:r w:rsidR="00804736">
        <w:fldChar w:fldCharType="end"/>
      </w:r>
      <w:r>
        <w:t xml:space="preserve"> .</w:t>
      </w:r>
    </w:p>
    <w:p w:rsidR="00B063E7" w:rsidRPr="00B063E7" w:rsidRDefault="00D76841" w:rsidP="00D76841">
      <w:pPr>
        <w:pStyle w:val="berschrift2"/>
      </w:pPr>
      <w:bookmarkStart w:id="18" w:name="_Toc532998499"/>
      <w:r w:rsidRPr="00D76841">
        <w:t>Intermittenz</w:t>
      </w:r>
      <w:r>
        <w:t xml:space="preserve"> der Solarenergie</w:t>
      </w:r>
      <w:bookmarkEnd w:id="18"/>
    </w:p>
    <w:p w:rsidR="00D24271" w:rsidRDefault="007F50DB" w:rsidP="00D24271">
      <w:r>
        <w:t xml:space="preserve">Der von der Solaranlage erzeugte Strom, ist proportional zur </w:t>
      </w:r>
      <w:r w:rsidR="006143BB">
        <w:t>Intensität der</w:t>
      </w:r>
      <w:r>
        <w:t xml:space="preserve"> Sonnenstrahlung. Maximale Erträge werden an klaren, wolkenfreien Tagen </w:t>
      </w:r>
      <w:r w:rsidR="003F4CF1">
        <w:t>erzielt</w:t>
      </w:r>
      <w:r>
        <w:t xml:space="preserve">.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w:t>
      </w:r>
      <w:r w:rsidR="00891125">
        <w:t>,</w:t>
      </w:r>
      <w:r w:rsidR="00A63848">
        <w:t xml:space="preserve">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B90B44" w:rsidRDefault="00E57421" w:rsidP="00D24271">
      <w:r>
        <w:t xml:space="preserve">Die Dauer von Rampen-Ereignissen kann von einer Sekunde bis hin zu mehreren zehn Minuten dauern. </w:t>
      </w:r>
      <w:r w:rsidR="00C77D37">
        <w:t>Lokale Messungen der Sonnenstrahlung</w:t>
      </w:r>
      <w:r w:rsidR="00310ACA">
        <w:t>,</w:t>
      </w:r>
      <w:r w:rsidR="00C77D37">
        <w:t xml:space="preserve"> zeigen</w:t>
      </w:r>
      <w:r w:rsidR="00310ACA">
        <w:t>, dass</w:t>
      </w:r>
      <w:r w:rsidR="00C77D37">
        <w:t xml:space="preserve"> grosse </w:t>
      </w:r>
      <w:r w:rsidR="00310ACA">
        <w:t>Strahlungsä</w:t>
      </w:r>
      <w:r w:rsidR="00C77D37">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804736">
        <w:instrText xml:space="preserve"> ADDIN ZOTERO_ITEM CSL_CITATION {"citationID":"cmpo31cY","properties":{"unsorted":true,"formattedCitation":"[2]","plainCitation":"[2]","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804736" w:rsidRPr="00804736">
        <w:t>[2]</w:t>
      </w:r>
      <w:r w:rsidR="009D412D">
        <w:fldChar w:fldCharType="end"/>
      </w:r>
      <w:r w:rsidR="00310ACA">
        <w:t xml:space="preserve">. </w:t>
      </w:r>
    </w:p>
    <w:p w:rsidR="00EC7B79" w:rsidRDefault="007F1C54" w:rsidP="00D24271">
      <w:r>
        <w:lastRenderedPageBreak/>
        <w:t xml:space="preserve">Schnelle Schwankungen und Anstiegsraten von weniger als 20 Sekunden, können </w:t>
      </w:r>
      <w:r w:rsidR="00C47A9F">
        <w:t xml:space="preserve">bei kleinen, isoliert stehenden Photovoltaikanlagen, bereits zu Spannungsstörungen führen. Werden jedoch mehrere Anlagen, verteilt über eine Fläche von einigen Quadratkilometern, in einem Verbund betrieben, dann treten Glättungseffekte auf, wodurch einzelne Schwankungen an Einfluss </w:t>
      </w:r>
      <w:r w:rsidR="00D86BF9">
        <w:t>verlieren</w:t>
      </w:r>
      <w:r w:rsidR="00C47A9F">
        <w:t xml:space="preserve">. </w:t>
      </w:r>
      <w:r w:rsidR="00D86BF9">
        <w:t xml:space="preserve">Stromspeicher wie </w:t>
      </w:r>
      <w:r w:rsidR="00C47A9F">
        <w:t>Batterie</w:t>
      </w:r>
      <w:r w:rsidR="00B223D1">
        <w:t>n</w:t>
      </w:r>
      <w:r w:rsidR="0012461E">
        <w:t>,</w:t>
      </w:r>
      <w:r w:rsidR="00B223D1">
        <w:t xml:space="preserve"> können als Pufferspeicher</w:t>
      </w:r>
      <w:r w:rsidR="0012461E">
        <w:t xml:space="preserve"> </w:t>
      </w:r>
      <w:r w:rsidR="00B223D1">
        <w:t>eingesetzt werden</w:t>
      </w:r>
      <w:r w:rsidR="00D86BF9">
        <w:t>,</w:t>
      </w:r>
      <w:r w:rsidR="00B223D1">
        <w:t xml:space="preserve"> um </w:t>
      </w:r>
      <w:r w:rsidR="00D86BF9">
        <w:t>ungewollte</w:t>
      </w:r>
      <w:r w:rsidR="00B223D1">
        <w:t xml:space="preserve"> </w:t>
      </w:r>
      <w:r w:rsidR="00C21E6C">
        <w:t>Effekt weiter</w:t>
      </w:r>
      <w:r w:rsidR="00B223D1">
        <w:t xml:space="preserve"> zu reduzieren.</w:t>
      </w:r>
    </w:p>
    <w:p w:rsidR="00EC7B79" w:rsidRDefault="00EC7B79" w:rsidP="00EC7B79">
      <w:r>
        <w:t xml:space="preserve">Stromschwankungen, müssen schlussendlich vom Stromnetz korrigiert werden. Dies gelingt, indem ein Gleichgewicht zwischen erzeugter und verbrauchter Energie hergestellt wird. Dabei spielt die Trägheit der schnell rotierenden Masse von Generatoren eine entscheidende Rolle, da sie als Puffer eingesetzt werden kann. Durch ändern der Drehzahl, kann die Netzfrequenz in einem sehr engen Bereich um die Nominalfrequenz von 50 Hz gehalten werden. Dabei liegt die Toleranz im Bereich von </w:t>
      </w:r>
      <m:oMath>
        <m:r>
          <w:rPr>
            <w:rFonts w:ascii="Cambria Math" w:hAnsi="Cambria Math"/>
          </w:rPr>
          <m:t>±</m:t>
        </m:r>
      </m:oMath>
      <w:r>
        <w:t xml:space="preserve">50mHz </w:t>
      </w:r>
      <w:r>
        <w:fldChar w:fldCharType="begin"/>
      </w:r>
      <w:r w:rsidR="00804736">
        <w:instrText xml:space="preserve"> ADDIN ZOTERO_ITEM CSL_CITATION {"citationID":"QPSq2w49","properties":{"formattedCitation":"[3]","plainCitation":"[3]","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fldChar w:fldCharType="separate"/>
      </w:r>
      <w:r w:rsidR="00804736" w:rsidRPr="00804736">
        <w:t>[3]</w:t>
      </w:r>
      <w:r>
        <w:fldChar w:fldCharType="end"/>
      </w:r>
      <w:r>
        <w:t xml:space="preserve">. </w:t>
      </w:r>
    </w:p>
    <w:p w:rsidR="00C47A9F" w:rsidRDefault="00EC7B79" w:rsidP="00D24271">
      <w:r>
        <w:t xml:space="preserve">Bei Abweichungen von der Nominalfrequenz, wird ein mehrstufiges Verfahren zur Korrektur eingesetzt. Dabei unterscheidet man zwischen primärer, sekundärer und tertiärer Frequenzkontrolle. Eine Primäre Korrektur erfolgt innerhalb von wenigen Sekunden, wobei lediglich die momentane Frequenz stabilisiert, jedoch noch nicht korrigiert wird. Die sekundäre Korrektur erfolgt nach ungefähr 30 Sekunden und setzt die Frequenz wieder auf ihren nominalen Wert. Die letzte Stufe der Regelung setzt nach 15 Minuten ein und beinhaltet die Anpassung der Stromerzeugung an die Last. </w:t>
      </w:r>
    </w:p>
    <w:p w:rsidR="00AE209D" w:rsidRDefault="00AE209D" w:rsidP="00D24271">
      <w:r>
        <w:t>Die Intervalllänge von 15 Minuten, kann als kürzester Zeitraum aufgefasst werden, der für einen Stromnetzbetreiber</w:t>
      </w:r>
      <w:r w:rsidR="009073AF">
        <w:t xml:space="preserve">, als Vorhersagehorizont noch nutzbringend einsetzbar ist. Eine Umfrage unter den Stromnetzbetreibern, in den Vereinigten Staaten, scheint dies auch zu bestätigen </w:t>
      </w:r>
      <w:r w:rsidR="009073AF">
        <w:fldChar w:fldCharType="begin"/>
      </w:r>
      <w:r w:rsidR="009073AF">
        <w:instrText xml:space="preserve"> ADDIN ZOTERO_ITEM CSL_CITATION {"citationID":"E08pvgNW","properties":{"formattedCitation":"[4, S. 10]","plainCitation":"[4, S. 10]","noteIndex":0},"citationItems":[{"id":430,"uris":["http://zotero.org/users/4187467/items/RM9YWNIA"],"uri":["http://zotero.org/users/4187467/items/RM9YWNIA"],"itemData":{"id":430,"type":"article-journal","title":"Artificial Intelligence Techniques for Short-range Solar Irradiance Prediction","source":"etda.libraries.psu.edu","URL":"https://etda.libraries.psu.edu/catalog/26831","language":"en","author":[{"family":"McCandless","given":"Tyler"}],"issued":{"date-parts":[["2015",8,24]]},"accessed":{"date-parts":[["2018",12,18]]}},"locator":"10","label":"page"}],"schema":"https://github.com/citation-style-language/schema/raw/master/csl-citation.json"} </w:instrText>
      </w:r>
      <w:r w:rsidR="009073AF">
        <w:fldChar w:fldCharType="separate"/>
      </w:r>
      <w:r w:rsidR="009073AF" w:rsidRPr="009073AF">
        <w:t>[4, S. 10]</w:t>
      </w:r>
      <w:r w:rsidR="009073AF">
        <w:fldChar w:fldCharType="end"/>
      </w:r>
      <w:r w:rsidR="009073AF">
        <w:t>.</w:t>
      </w:r>
    </w:p>
    <w:p w:rsidR="003030C7" w:rsidRDefault="00904915" w:rsidP="003030C7">
      <w:r>
        <w:t>Eine der grossen Herausforderungen wird in Naher Zukunft, die grossflächige Integration, der erneuerbaren Energiequellen</w:t>
      </w:r>
      <w:r w:rsidR="00CA1E4E">
        <w:t xml:space="preserve"> in das bestehende Stromnetz</w:t>
      </w:r>
      <w:r w:rsidR="002458A1">
        <w:t>.</w:t>
      </w:r>
      <w:r w:rsidR="00426F90">
        <w:t xml:space="preserve"> Netzbetreiber haben die Aufgabe, das Gleichgewicht zwischen Stromproduktion und Verbrauch aufrecht zu erhalten. Fehlt ihnen die Möglichkeit dazu, aufgrund der unvorhersehbaren Natur der erneuerbaren Energiequellen, dann lässt sich auch </w:t>
      </w:r>
      <w:r w:rsidR="00C515AB">
        <w:t xml:space="preserve">die Stabilität des Stromnetzes nicht mehr gewährleisten.  </w:t>
      </w:r>
      <w:r w:rsidR="00787463">
        <w:t xml:space="preserve">Es </w:t>
      </w:r>
      <w:r w:rsidR="003030C7">
        <w:t xml:space="preserve">ist </w:t>
      </w:r>
      <w:r w:rsidR="00787463">
        <w:t>deshalb</w:t>
      </w:r>
      <w:r w:rsidR="003030C7">
        <w:t xml:space="preserve"> naheliegend, dass mit zunehmender Integration von erneuerbaren Energien, die Netzbetreiber zusehends</w:t>
      </w:r>
      <w:r w:rsidR="00702CFF">
        <w:t xml:space="preserve"> von </w:t>
      </w:r>
      <w:r w:rsidR="003030C7">
        <w:t>der Fähigkeit abhängig werden</w:t>
      </w:r>
      <w:r w:rsidR="00702CFF">
        <w:t>,</w:t>
      </w:r>
      <w:r w:rsidR="003030C7">
        <w:t xml:space="preserve"> unerwarteten Störungen adäquat Rechnung tragen zu können.</w:t>
      </w:r>
    </w:p>
    <w:p w:rsidR="00EA646D" w:rsidRDefault="00944124" w:rsidP="00274230">
      <w:r>
        <w:t>Die unstetige Natur der Solarenergie</w:t>
      </w:r>
      <w:r w:rsidR="00787463">
        <w:t xml:space="preserve"> </w:t>
      </w:r>
      <w:r w:rsidR="003C4B72">
        <w:t>bringt</w:t>
      </w:r>
      <w:r w:rsidR="00787463">
        <w:t xml:space="preserve"> einige Probleme mit sich, wie Spannungsschwankungen, lokale Qualitätseinbussen und de</w:t>
      </w:r>
      <w:r w:rsidR="003F01E7">
        <w:t>m</w:t>
      </w:r>
      <w:r w:rsidR="00787463">
        <w:t xml:space="preserve"> damit verbundenen Stabilitätsproblem des Stromnetzes. Folglich ist eine Vorhersage der Stromproduktion von Photovoltaikanlagen für den effektiven Betrieb des Stromnetzes erforderlich.</w:t>
      </w:r>
      <w:r w:rsidR="003F01E7">
        <w:t xml:space="preserve"> </w:t>
      </w:r>
      <w:r w:rsidR="00EC7B79">
        <w:t xml:space="preserve">Zudem können Vorhersagen dazu verwendet werden um möglichen Produktionsüberschuss frühzeitig zu </w:t>
      </w:r>
      <w:r w:rsidR="00EA646D">
        <w:t>erkennen, um diesen zum Beispiel a</w:t>
      </w:r>
      <w:r w:rsidR="00EC7B79">
        <w:t xml:space="preserve">uf dem Energiemarkt </w:t>
      </w:r>
      <w:r w:rsidR="00EA646D">
        <w:t xml:space="preserve">anzubieten. </w:t>
      </w:r>
    </w:p>
    <w:p w:rsidR="004B0E82" w:rsidRDefault="004B0E82" w:rsidP="00274230">
      <w:r w:rsidRPr="004B0E82">
        <w:t>Für den Prognosehorizont von 15 Minuten, eigenen sich Wolken-Kameras sehr gut. Aus ihren Bildern lassen sich sehr detaillierte Informationen über die Ausdehnung, Struktur und Bewegung zum Zeitpunkt der Aufnahme ableiten. Zudem können Wolken</w:t>
      </w:r>
      <w:r w:rsidR="00762283">
        <w:t>-K</w:t>
      </w:r>
      <w:r w:rsidRPr="004B0E82">
        <w:t xml:space="preserve">ameras in unmittelbarer Nähe der Photovoltaikanlage platziert werden, wodurch stark lokalisierte Prognosen möglich werden. </w:t>
      </w:r>
    </w:p>
    <w:p w:rsidR="00BE14BD" w:rsidRDefault="00DE199B" w:rsidP="00DE199B">
      <w:pPr>
        <w:pStyle w:val="berschrift2"/>
      </w:pPr>
      <w:bookmarkStart w:id="19" w:name="_Toc532998500"/>
      <w:r>
        <w:t xml:space="preserve">Zeitliche Auflösung zur Erfassung der </w:t>
      </w:r>
      <w:r w:rsidRPr="00D76841">
        <w:t>Intermittenz</w:t>
      </w:r>
      <w:bookmarkEnd w:id="19"/>
    </w:p>
    <w:p w:rsidR="00E225BE" w:rsidRDefault="00E225BE" w:rsidP="00EE5C1A">
      <w:r>
        <w:t xml:space="preserve">Die ideale Auflösung wäre ein Messwert pro Sekunde, </w:t>
      </w:r>
      <w:r w:rsidR="006168DD">
        <w:t>womit die meisten potentiell, schwerwiegenden, Kurzzeitschwankungen abgebildet werden könnten</w:t>
      </w:r>
      <w:r w:rsidR="00363DC4">
        <w:t>.</w:t>
      </w:r>
      <w:r w:rsidR="006168DD">
        <w:t xml:space="preserve"> Dagegen spricht jedoch die enorme Datenmenge, die bei dieser Abtastrate anfallen würde.</w:t>
      </w:r>
      <w:r w:rsidR="00364DC0">
        <w:t xml:space="preserve"> Eine über drei Monate dauernde Studie (Woyte et al. </w:t>
      </w:r>
      <w:r w:rsidR="00364DC0">
        <w:fldChar w:fldCharType="begin"/>
      </w:r>
      <w:r w:rsidR="009073AF">
        <w:instrText xml:space="preserve"> ADDIN ZOTERO_ITEM CSL_CITATION {"citationID":"Qf4WCanH","properties":{"formattedCitation":"[5]","plainCitation":"[5]","noteIndex":0},"citationItems":[{"id":420,"uris":["http://zotero.org/users/4187467/items/MPGGM3V6"],"uri":["http://zotero.org/users/4187467/items/MPGGM3V6"],"itemData":{"id":420,"type":"paper-conference","title":"Power flow fluctuations in distribution grids with high PV penetration","container-title":"Proceedings of Seventeeth European Photovoltaic Solar Energy Conference","page":"2414–2417","source":"limo.libis.be","language":"eng","author":[{"family":"Woyte","given":"Achim"},{"family":"Belmans","given":"Ronnie"},{"family":"Nijs","given":"Johan"}],"issued":{"literal":"20010101"}}}],"schema":"https://github.com/citation-style-language/schema/raw/master/csl-citation.json"} </w:instrText>
      </w:r>
      <w:r w:rsidR="00364DC0">
        <w:fldChar w:fldCharType="separate"/>
      </w:r>
      <w:r w:rsidR="009073AF" w:rsidRPr="009073AF">
        <w:t>[5]</w:t>
      </w:r>
      <w:r w:rsidR="00364DC0">
        <w:fldChar w:fldCharType="end"/>
      </w:r>
      <w:r w:rsidR="00364DC0">
        <w:t>)</w:t>
      </w:r>
      <w:r w:rsidR="00E0113A">
        <w:t>,</w:t>
      </w:r>
      <w:r w:rsidR="00364DC0">
        <w:t xml:space="preserve"> </w:t>
      </w:r>
      <w:r w:rsidR="00E0113A">
        <w:t xml:space="preserve">zur Datenerhebung mit einer Abtastrate von 1Hz, zeigte, dass nur 1% bis 2% der sehr kurzzeitigen Fluktuationen, in kürzeren Zeitabständen als 5 Sekunden auftreten. </w:t>
      </w:r>
    </w:p>
    <w:p w:rsidR="00363DC4" w:rsidRDefault="00226FED" w:rsidP="00EE5C1A">
      <w:r>
        <w:t xml:space="preserve">   </w:t>
      </w:r>
    </w:p>
    <w:p w:rsidR="00CD6A38" w:rsidRDefault="0099695C" w:rsidP="00CD6A38">
      <w:pPr>
        <w:pStyle w:val="berschrift1"/>
      </w:pPr>
      <w:bookmarkStart w:id="20" w:name="_Toc532998501"/>
      <w:r>
        <w:lastRenderedPageBreak/>
        <w:t>Solare Strahlung</w:t>
      </w:r>
      <w:bookmarkEnd w:id="20"/>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317896">
        <w:t xml:space="preserve">ungefähr </w:t>
      </w:r>
      <w:r w:rsidR="00BF1A9B">
        <w:t>5</w:t>
      </w:r>
      <w:r w:rsidR="00317896">
        <w:t>’</w:t>
      </w:r>
      <w:r w:rsidR="00DB0E05">
        <w:t>778</w:t>
      </w:r>
      <w:r w:rsidR="00BF1A9B">
        <w:t xml:space="preserve"> K strahlt.</w:t>
      </w:r>
      <w:r w:rsidR="000068D2">
        <w:t xml:space="preserve"> </w:t>
      </w:r>
      <w:r w:rsidR="0012526B">
        <w:t>Das Spektrum der Sonne</w:t>
      </w:r>
      <w:r w:rsidR="00521D9A">
        <w:t>nstrahlung</w:t>
      </w:r>
      <w:r w:rsidR="0012526B">
        <w:t xml:space="preserve"> liegt zwischen rund 250 nm</w:t>
      </w:r>
      <w:r w:rsidR="00521D9A">
        <w:t xml:space="preserve"> und 2</w:t>
      </w:r>
      <w:r w:rsidR="000F2C22">
        <w:t>’</w:t>
      </w:r>
      <w:r w:rsidR="00521D9A">
        <w:t>500 nm. Ihr Maximum liegt</w:t>
      </w:r>
      <w:r w:rsidR="003176CC">
        <w:t xml:space="preserve"> bei etwa 500 nm, am selben Ort,</w:t>
      </w:r>
      <w:r w:rsidR="00521D9A">
        <w:t xml:space="preserve"> an dem sich auch die maximale Empfindlichkeit des Auges befindet</w:t>
      </w:r>
      <w:r w:rsidR="00DB0E05">
        <w:fldChar w:fldCharType="begin"/>
      </w:r>
      <w:r w:rsidR="00DB0E05">
        <w:instrText xml:space="preserve"> ADDIN ZOTERO_ITEM CSL_CITATION {"citationID":"OVXZUgt1","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DB0E05">
        <w:fldChar w:fldCharType="separate"/>
      </w:r>
      <w:r w:rsidR="00DB0E05" w:rsidRPr="00DB0E05">
        <w:t>[6, S. 24]</w:t>
      </w:r>
      <w:r w:rsidR="00DB0E05">
        <w:fldChar w:fldCharType="end"/>
      </w:r>
      <w:r w:rsidR="00521D9A">
        <w:t xml:space="preserve">. </w:t>
      </w:r>
    </w:p>
    <w:p w:rsidR="00E52897" w:rsidRDefault="003176CC" w:rsidP="00E52897">
      <w:pPr>
        <w:keepNext/>
        <w:jc w:val="center"/>
      </w:pPr>
      <w:r>
        <w:rPr>
          <w:noProof/>
          <w:lang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21" w:name="_Toc532998589"/>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w:t>
      </w:r>
      <w:r w:rsidR="007D53AF">
        <w:rPr>
          <w:noProof/>
        </w:rPr>
        <w:t>’</w:t>
      </w:r>
      <w:r w:rsidRPr="000B1ED1">
        <w:rPr>
          <w:noProof/>
        </w:rPr>
        <w:t>900 K</w:t>
      </w:r>
      <w:r w:rsidR="0014700B">
        <w:rPr>
          <w:noProof/>
        </w:rPr>
        <w:t xml:space="preserve"> </w:t>
      </w:r>
      <w:r w:rsidR="0014700B">
        <w:rPr>
          <w:noProof/>
        </w:rPr>
        <w:fldChar w:fldCharType="begin"/>
      </w:r>
      <w:r w:rsidR="00DB0E05">
        <w:rPr>
          <w:noProof/>
        </w:rPr>
        <w:instrText xml:space="preserve"> ADDIN ZOTERO_ITEM CSL_CITATION {"citationID":"WWghG3S5","properties":{"formattedCitation":"[7]","plainCitation":"[7]","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DB0E05" w:rsidRPr="00DB0E05">
        <w:t>[7]</w:t>
      </w:r>
      <w:r w:rsidR="0014700B">
        <w:rPr>
          <w:noProof/>
        </w:rPr>
        <w:fldChar w:fldCharType="end"/>
      </w:r>
      <w:r w:rsidRPr="000B1ED1">
        <w:rPr>
          <w:noProof/>
        </w:rPr>
        <w:t>.</w:t>
      </w:r>
      <w:bookmarkEnd w:id="21"/>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r w:rsidR="00D61DB9">
        <w:t xml:space="preserve"> </w:t>
      </w:r>
      <w:r w:rsidR="00D61DB9">
        <w:fldChar w:fldCharType="begin"/>
      </w:r>
      <w:r w:rsidR="00D61DB9">
        <w:instrText xml:space="preserve"> ADDIN ZOTERO_ITEM CSL_CITATION {"citationID":"SG5MvJo4","properties":{"formattedCitation":"[8, S. 56]","plainCitation":"[8, S. 56]","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56","label":"page"}],"schema":"https://github.com/citation-style-language/schema/raw/master/csl-citation.json"} </w:instrText>
      </w:r>
      <w:r w:rsidR="00D61DB9">
        <w:fldChar w:fldCharType="separate"/>
      </w:r>
      <w:r w:rsidR="00D61DB9" w:rsidRPr="00D61DB9">
        <w:t>[8, S. 56]</w:t>
      </w:r>
      <w:r w:rsidR="00D61DB9">
        <w:fldChar w:fldCharType="end"/>
      </w:r>
      <w:r w:rsidR="00337F61">
        <w:t>.</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2" w:name="_Toc532998502"/>
      <w:r>
        <w:lastRenderedPageBreak/>
        <w:t>Einfluss der Erdatmosphäre</w:t>
      </w:r>
      <w:bookmarkEnd w:id="22"/>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bookmarkStart w:id="23" w:name="_Toc532998590"/>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2</w:t>
      </w:r>
      <w:r w:rsidR="00BE259D">
        <w:rPr>
          <w:noProof/>
        </w:rPr>
        <w:fldChar w:fldCharType="end"/>
      </w:r>
      <w:r>
        <w:rPr>
          <w:noProof/>
        </w:rPr>
        <w:t>: Komponenten der Solaren Strahlung</w:t>
      </w:r>
      <w:r w:rsidR="0073704A">
        <w:t xml:space="preserve"> </w:t>
      </w:r>
      <w:r w:rsidR="0073704A">
        <w:fldChar w:fldCharType="begin"/>
      </w:r>
      <w:r w:rsidR="0073704A">
        <w:instrText xml:space="preserve"> ADDIN ZOTERO_ITEM CSL_CITATION {"citationID":"GA3oTEUg","properties":{"formattedCitation":"[8, S. 61]","plainCitation":"[8, S. 6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61","label":"page"}],"schema":"https://github.com/citation-style-language/schema/raw/master/csl-citation.json"} </w:instrText>
      </w:r>
      <w:r w:rsidR="0073704A">
        <w:fldChar w:fldCharType="separate"/>
      </w:r>
      <w:r w:rsidR="0073704A" w:rsidRPr="0073704A">
        <w:t>[8, S. 61]</w:t>
      </w:r>
      <w:bookmarkEnd w:id="23"/>
      <w:r w:rsidR="0073704A">
        <w:fldChar w:fldCharType="end"/>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bookmarkStart w:id="24" w:name="_Toc5329985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3</w:t>
      </w:r>
      <w:r w:rsidR="00BE259D">
        <w:rPr>
          <w:noProof/>
        </w:rPr>
        <w:fldChar w:fldCharType="end"/>
      </w:r>
      <w:r>
        <w:rPr>
          <w:noProof/>
        </w:rPr>
        <w:t xml:space="preserve">: Strahlungsbilanz der Erde </w:t>
      </w:r>
      <w:r>
        <w:rPr>
          <w:noProof/>
        </w:rPr>
        <w:fldChar w:fldCharType="begin"/>
      </w:r>
      <w:r w:rsidR="00D61DB9">
        <w:rPr>
          <w:noProof/>
        </w:rPr>
        <w:instrText xml:space="preserve"> ADDIN ZOTERO_ITEM CSL_CITATION {"citationID":"8iGCo0DG","properties":{"formattedCitation":"Abb. 3.8 [9, S. 75]","plainCitation":"Abb. 3.8 [9,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D61DB9" w:rsidRPr="00D61DB9">
        <w:t>Abb. 3.8 [9, S. 75]</w:t>
      </w:r>
      <w:bookmarkEnd w:id="24"/>
      <w:r>
        <w:rPr>
          <w:noProof/>
        </w:rPr>
        <w:fldChar w:fldCharType="end"/>
      </w:r>
    </w:p>
    <w:p w:rsidR="008C7C69" w:rsidRDefault="006E5AC6" w:rsidP="006E5AC6">
      <w:pPr>
        <w:pStyle w:val="berschrift2"/>
      </w:pPr>
      <w:bookmarkStart w:id="25" w:name="_Toc532998503"/>
      <w:r>
        <w:lastRenderedPageBreak/>
        <w:t>Globale, direkt</w:t>
      </w:r>
      <w:r w:rsidR="00126452">
        <w:t xml:space="preserve">e </w:t>
      </w:r>
      <w:r>
        <w:t>und diffuse Strahlung</w:t>
      </w:r>
      <w:bookmarkEnd w:id="25"/>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F11196">
      <w:pPr>
        <w:pStyle w:val="Beschriftung"/>
        <w:keepNext/>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bookmarkStart w:id="26" w:name="_Ref532642490"/>
      <w:r w:rsidR="00C076DD">
        <w:fldChar w:fldCharType="begin"/>
      </w:r>
      <w:r w:rsidR="00C076DD">
        <w:instrText xml:space="preserve"> STYLEREF 1 \s </w:instrText>
      </w:r>
      <w:r w:rsidR="00C076DD">
        <w:fldChar w:fldCharType="separate"/>
      </w:r>
      <w:r w:rsidR="00C076DD">
        <w:rPr>
          <w:noProof/>
        </w:rPr>
        <w:t>3</w:t>
      </w:r>
      <w:r w:rsidR="00C076DD">
        <w:fldChar w:fldCharType="end"/>
      </w:r>
      <w:r w:rsidR="00C076DD">
        <w:t>.</w:t>
      </w:r>
      <w:r w:rsidR="00C076DD">
        <w:fldChar w:fldCharType="begin"/>
      </w:r>
      <w:r w:rsidR="00C076DD">
        <w:instrText xml:space="preserve"> SEQ Formel \* ARABIC \s 1 </w:instrText>
      </w:r>
      <w:r w:rsidR="00C076DD">
        <w:fldChar w:fldCharType="separate"/>
      </w:r>
      <w:r w:rsidR="00C076DD">
        <w:rPr>
          <w:noProof/>
        </w:rPr>
        <w:t>1</w:t>
      </w:r>
      <w:r w:rsidR="00C076DD">
        <w:fldChar w:fldCharType="end"/>
      </w:r>
      <w:r w:rsidR="0048660B">
        <w:t>)</w:t>
      </w:r>
      <w:bookmarkEnd w:id="26"/>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w:t>
      </w:r>
      <w:r w:rsidR="0034320F">
        <w:t xml:space="preserve"> (sza)</w:t>
      </w:r>
      <w:r w:rsidR="00AD3115">
        <w:t xml:space="preserve">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w:t>
      </w:r>
      <w:r w:rsidR="0034320F">
        <w:t xml:space="preserve"> (az)</w:t>
      </w:r>
      <w:r w:rsidR="00BC3009">
        <w:t>, kann der aktuelle Sonnenstand eindeutig festgelegt werden</w:t>
      </w:r>
      <w:r w:rsidR="0073704A">
        <w:t xml:space="preserve"> </w:t>
      </w:r>
      <w:r w:rsidR="0073704A">
        <w:fldChar w:fldCharType="begin"/>
      </w:r>
      <w:r w:rsidR="0073704A">
        <w:instrText xml:space="preserve"> ADDIN ZOTERO_ITEM CSL_CITATION {"citationID":"0HH6qBb2","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73704A">
        <w:fldChar w:fldCharType="separate"/>
      </w:r>
      <w:r w:rsidR="0073704A" w:rsidRPr="0073704A">
        <w:t>[6, S. 15]</w:t>
      </w:r>
      <w:r w:rsidR="0073704A">
        <w:fldChar w:fldCharType="end"/>
      </w:r>
      <w:r w:rsidR="00BC3009">
        <w:t>.</w:t>
      </w:r>
    </w:p>
    <w:p w:rsidR="00940E16" w:rsidRDefault="00940E16" w:rsidP="00940E16">
      <w:pPr>
        <w:keepNext/>
        <w:jc w:val="center"/>
      </w:pPr>
      <w:r>
        <w:rPr>
          <w:noProof/>
          <w:lang w:eastAsia="de-CH"/>
        </w:rPr>
        <w:drawing>
          <wp:inline distT="0" distB="0" distL="0" distR="0">
            <wp:extent cx="1347849" cy="1551460"/>
            <wp:effectExtent l="0" t="0" r="508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372384" cy="1579701"/>
                    </a:xfrm>
                    <a:prstGeom prst="rect">
                      <a:avLst/>
                    </a:prstGeom>
                    <a:noFill/>
                    <a:ln>
                      <a:noFill/>
                    </a:ln>
                  </pic:spPr>
                </pic:pic>
              </a:graphicData>
            </a:graphic>
          </wp:inline>
        </w:drawing>
      </w:r>
    </w:p>
    <w:p w:rsidR="00FE6D44" w:rsidRDefault="00940E16" w:rsidP="00940E16">
      <w:pPr>
        <w:pStyle w:val="Beschriftung"/>
        <w:jc w:val="center"/>
      </w:pPr>
      <w:bookmarkStart w:id="27" w:name="_Toc532998592"/>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4</w:t>
      </w:r>
      <w:r w:rsidR="00BE259D">
        <w:rPr>
          <w:noProof/>
        </w:rPr>
        <w:fldChar w:fldCharType="end"/>
      </w:r>
      <w:r>
        <w:rPr>
          <w:noProof/>
        </w:rPr>
        <w:t>: Sonnenzenitwinkel, Elevation und Azimut</w:t>
      </w:r>
      <w:r w:rsidR="00DD6BAF">
        <w:fldChar w:fldCharType="begin"/>
      </w:r>
      <w:r w:rsidR="00CD7C39">
        <w:instrText xml:space="preserve"> ADDIN ZOTERO_ITEM CSL_CITATION {"citationID":"awNlPyXw","properties":{"formattedCitation":"[6, S. 15]","plainCitation":"[6, S. 15]","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5","label":"page"}],"schema":"https://github.com/citation-style-language/schema/raw/master/csl-citation.json"} </w:instrText>
      </w:r>
      <w:r w:rsidR="00DD6BAF">
        <w:fldChar w:fldCharType="separate"/>
      </w:r>
      <w:r w:rsidR="00CD7C39" w:rsidRPr="00CD7C39">
        <w:t>[6, S. 15]</w:t>
      </w:r>
      <w:bookmarkEnd w:id="27"/>
      <w:r w:rsidR="00DD6BAF">
        <w:fldChar w:fldCharType="end"/>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bookmarkStart w:id="28" w:name="_Toc532998593"/>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5</w:t>
      </w:r>
      <w:r w:rsidR="00BE259D">
        <w:rPr>
          <w:noProof/>
        </w:rPr>
        <w:fldChar w:fldCharType="end"/>
      </w:r>
      <w:r>
        <w:rPr>
          <w:noProof/>
        </w:rPr>
        <w:t>: Globale, direkte und diffuse Strahlung an einem wolkenfreien Tag</w:t>
      </w:r>
      <w:r w:rsidR="00CD7C39">
        <w:rPr>
          <w:noProof/>
        </w:rPr>
        <w:fldChar w:fldCharType="begin"/>
      </w:r>
      <w:r w:rsidR="00CD7C39">
        <w:rPr>
          <w:noProof/>
        </w:rPr>
        <w:instrText xml:space="preserve"> ADDIN ZOTERO_ITEM CSL_CITATION {"citationID":"eZgIKQFZ","properties":{"formattedCitation":"[6, S. 24]","plainCitation":"[6, S. 24]","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24","label":"page"}],"schema":"https://github.com/citation-style-language/schema/raw/master/csl-citation.json"} </w:instrText>
      </w:r>
      <w:r w:rsidR="00CD7C39">
        <w:rPr>
          <w:noProof/>
        </w:rPr>
        <w:fldChar w:fldCharType="separate"/>
      </w:r>
      <w:r w:rsidR="00CD7C39" w:rsidRPr="00CD7C39">
        <w:t>[6, S. 24]</w:t>
      </w:r>
      <w:r w:rsidR="00CD7C39">
        <w:rPr>
          <w:noProof/>
        </w:rPr>
        <w:fldChar w:fldCharType="end"/>
      </w:r>
      <w:r>
        <w:rPr>
          <w:noProof/>
        </w:rPr>
        <w:t>.</w:t>
      </w:r>
      <w:bookmarkEnd w:id="28"/>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9" w:name="_Ref532209791"/>
      <w:bookmarkStart w:id="30" w:name="_Toc53299859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6</w:t>
      </w:r>
      <w:r w:rsidR="00BE259D">
        <w:rPr>
          <w:noProof/>
        </w:rPr>
        <w:fldChar w:fldCharType="end"/>
      </w:r>
      <w:bookmarkEnd w:id="29"/>
      <w:r>
        <w:rPr>
          <w:noProof/>
        </w:rPr>
        <w:t xml:space="preserve">: Um16:00 </w:t>
      </w:r>
      <w:r>
        <w:t>blockiert eine Wolke den direkten Anteil. GHI entspricht nun der DHI</w:t>
      </w:r>
      <w:r w:rsidR="00CD7C39">
        <w:fldChar w:fldCharType="begin"/>
      </w:r>
      <w:r w:rsidR="00CD7C39">
        <w:instrText xml:space="preserve"> ADDIN ZOTERO_ITEM CSL_CITATION {"citationID":"XYM4PhVg","properties":{"formattedCitation":"[6, S. 78]","plainCitation":"[6, S. 78]","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78","label":"page"}],"schema":"https://github.com/citation-style-language/schema/raw/master/csl-citation.json"} </w:instrText>
      </w:r>
      <w:r w:rsidR="00CD7C39">
        <w:fldChar w:fldCharType="separate"/>
      </w:r>
      <w:r w:rsidR="00CD7C39" w:rsidRPr="00CD7C39">
        <w:t>[6, S. 78]</w:t>
      </w:r>
      <w:r w:rsidR="00CD7C39">
        <w:fldChar w:fldCharType="end"/>
      </w:r>
      <w:r>
        <w:t>.</w:t>
      </w:r>
      <w:bookmarkEnd w:id="30"/>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31" w:name="_Toc532998504"/>
      <w:r>
        <w:t xml:space="preserve">Messung </w:t>
      </w:r>
      <w:r w:rsidR="00D21EFD">
        <w:t>der d</w:t>
      </w:r>
      <w:r w:rsidR="00B01C7A">
        <w:t>irektnormale</w:t>
      </w:r>
      <w:r w:rsidR="00D21EFD">
        <w:t>n</w:t>
      </w:r>
      <w:r w:rsidR="00B01C7A">
        <w:t xml:space="preserve"> </w:t>
      </w:r>
      <w:r w:rsidR="00267670">
        <w:t>Sonnenstrahlung</w:t>
      </w:r>
      <w:bookmarkEnd w:id="31"/>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r w:rsidR="00CD7C39">
        <w:t xml:space="preserve"> </w:t>
      </w:r>
      <w:r w:rsidR="00CD7C39">
        <w:fldChar w:fldCharType="begin"/>
      </w:r>
      <w:r w:rsidR="00CD7C39">
        <w:instrText xml:space="preserve"> ADDIN ZOTERO_ITEM CSL_CITATION {"citationID":"IK7drgXq","properties":{"formattedCitation":"[6, S. 80]","plainCitation":"[6, S. 80]","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80","label":"page"}],"schema":"https://github.com/citation-style-language/schema/raw/master/csl-citation.json"} </w:instrText>
      </w:r>
      <w:r w:rsidR="00CD7C39">
        <w:fldChar w:fldCharType="separate"/>
      </w:r>
      <w:r w:rsidR="00CD7C39" w:rsidRPr="00CD7C39">
        <w:t>[6, S. 80]</w:t>
      </w:r>
      <w:r w:rsidR="00CD7C39">
        <w:fldChar w:fldCharType="end"/>
      </w:r>
      <w:r w:rsidR="00084C37">
        <w:t>.</w:t>
      </w:r>
    </w:p>
    <w:p w:rsidR="00695F8C" w:rsidRDefault="00D21EFD" w:rsidP="00695F8C">
      <w:pPr>
        <w:pStyle w:val="berschrift3"/>
      </w:pPr>
      <w:bookmarkStart w:id="32" w:name="_Toc532998505"/>
      <w:r>
        <w:lastRenderedPageBreak/>
        <w:t>Mess</w:t>
      </w:r>
      <w:r w:rsidR="005659BC">
        <w:t>ung</w:t>
      </w:r>
      <w:r>
        <w:t xml:space="preserve"> der </w:t>
      </w:r>
      <w:r w:rsidR="00882517">
        <w:t>globalen</w:t>
      </w:r>
      <w:r w:rsidR="00695F8C">
        <w:t xml:space="preserve"> </w:t>
      </w:r>
      <w:r w:rsidR="00267670">
        <w:t>Sonnenstrahlung</w:t>
      </w:r>
      <w:bookmarkEnd w:id="32"/>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w:t>
      </w:r>
      <w:r w:rsidR="004A397A">
        <w:t>,</w:t>
      </w:r>
      <w:r w:rsidR="00FC0D0A">
        <w:t xml:space="preserve"> in der Regel</w:t>
      </w:r>
      <w:r w:rsidR="004A397A">
        <w:t>,</w:t>
      </w:r>
      <w:r w:rsidR="00FC0D0A">
        <w:t xml:space="preserve"> mittels eines Pyranometers</w:t>
      </w:r>
      <w:r w:rsidR="00CD7C39">
        <w:fldChar w:fldCharType="begin"/>
      </w:r>
      <w:r w:rsidR="00CD7C39">
        <w:instrText xml:space="preserve"> ADDIN ZOTERO_ITEM CSL_CITATION {"citationID":"vtwoECsc","properties":{"formattedCitation":"[6, S. 103]","plainCitation":"[6, S. 103]","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03","label":"page"}],"schema":"https://github.com/citation-style-language/schema/raw/master/csl-citation.json"} </w:instrText>
      </w:r>
      <w:r w:rsidR="00CD7C39">
        <w:fldChar w:fldCharType="separate"/>
      </w:r>
      <w:r w:rsidR="00CD7C39" w:rsidRPr="00CD7C39">
        <w:t>[6, S. 103]</w:t>
      </w:r>
      <w:r w:rsidR="00CD7C39">
        <w:fldChar w:fldCharType="end"/>
      </w:r>
      <w:r w:rsidR="00FC0D0A">
        <w:t xml:space="preserve">. </w:t>
      </w:r>
    </w:p>
    <w:p w:rsidR="00D21EFD" w:rsidRDefault="005659BC" w:rsidP="00D21EFD">
      <w:pPr>
        <w:pStyle w:val="berschrift3"/>
      </w:pPr>
      <w:bookmarkStart w:id="33" w:name="_Toc532998506"/>
      <w:r>
        <w:t xml:space="preserve">Messung </w:t>
      </w:r>
      <w:r w:rsidR="00D21EFD">
        <w:t xml:space="preserve">der diffusen </w:t>
      </w:r>
      <w:r w:rsidR="00267670">
        <w:t>Sonnenstrahlung</w:t>
      </w:r>
      <w:bookmarkEnd w:id="33"/>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eines nachgeführten Schattenballs</w:t>
      </w:r>
      <w:r w:rsidR="00CD7C39">
        <w:fldChar w:fldCharType="begin"/>
      </w:r>
      <w:r w:rsidR="00CD7C39">
        <w:instrText xml:space="preserve"> ADDIN ZOTERO_ITEM CSL_CITATION {"citationID":"1UikZeC6","properties":{"formattedCitation":"[8, S. 83]","plainCitation":"[8, S. 83]","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3","label":"page"}],"schema":"https://github.com/citation-style-language/schema/raw/master/csl-citation.json"} </w:instrText>
      </w:r>
      <w:r w:rsidR="00CD7C39">
        <w:fldChar w:fldCharType="separate"/>
      </w:r>
      <w:r w:rsidR="00CD7C39" w:rsidRPr="00CD7C39">
        <w:t>[8, S. 83]</w:t>
      </w:r>
      <w:r w:rsidR="00CD7C39">
        <w:fldChar w:fldCharType="end"/>
      </w:r>
      <w:r w:rsidR="00D753D7">
        <w:t xml:space="preserve">. </w:t>
      </w:r>
      <w:r w:rsidR="002A5C70">
        <w:t xml:space="preserve"> </w:t>
      </w:r>
    </w:p>
    <w:p w:rsidR="00D66C2F" w:rsidRDefault="00D66C2F" w:rsidP="00D66C2F">
      <w:pPr>
        <w:pStyle w:val="berschrift3"/>
      </w:pPr>
      <w:bookmarkStart w:id="34" w:name="_Toc532998507"/>
      <w:r w:rsidRPr="00D66C2F">
        <w:t xml:space="preserve">DNI und </w:t>
      </w:r>
      <w:r w:rsidRPr="00D66C2F">
        <w:rPr>
          <w:rStyle w:val="Hervorhebung"/>
          <w:i w:val="0"/>
        </w:rPr>
        <w:t>zirkumsolare</w:t>
      </w:r>
      <w:r w:rsidRPr="00D66C2F">
        <w:rPr>
          <w:rStyle w:val="st"/>
        </w:rPr>
        <w:t xml:space="preserve"> </w:t>
      </w:r>
      <w:r w:rsidRPr="00D66C2F">
        <w:t>Sonnenstrahlung</w:t>
      </w:r>
      <w:bookmarkEnd w:id="34"/>
    </w:p>
    <w:p w:rsidR="00D66C2F" w:rsidRPr="001108D3" w:rsidRDefault="00D66C2F" w:rsidP="00D66C2F">
      <w:pPr>
        <w:rPr>
          <w:color w:val="FF0000"/>
        </w:rPr>
      </w:pPr>
      <w:r w:rsidRPr="001108D3">
        <w:rPr>
          <w:color w:val="FF0000"/>
        </w:rPr>
        <w:t xml:space="preserve">Wäre noch interessant wegen den 5° </w:t>
      </w:r>
      <w:r w:rsidRPr="001108D3">
        <w:rPr>
          <w:color w:val="FF0000"/>
        </w:rPr>
        <w:sym w:font="Wingdings" w:char="F0E0"/>
      </w:r>
      <w:r w:rsidRPr="001108D3">
        <w:rPr>
          <w:color w:val="FF0000"/>
        </w:rPr>
        <w:t xml:space="preserve"> Kapitel </w:t>
      </w:r>
      <w:r w:rsidR="004F0C6F" w:rsidRPr="001108D3">
        <w:rPr>
          <w:color w:val="FF0000"/>
        </w:rPr>
        <w:t>2.4.1 ‚DNI circumsolar Irradiance‘</w:t>
      </w:r>
      <w:r w:rsidRPr="001108D3">
        <w:rPr>
          <w:color w:val="FF0000"/>
        </w:rPr>
        <w:t xml:space="preserve"> Seite 10</w:t>
      </w:r>
    </w:p>
    <w:p w:rsidR="00A74A25" w:rsidRDefault="00A61BC2" w:rsidP="00D66C2F">
      <w:r>
        <w:t>Die DNI ist definiert als die Bestrahlstärke auf einer Fläche</w:t>
      </w:r>
      <w:r w:rsidR="00CC3379">
        <w:t>,</w:t>
      </w:r>
      <w:r>
        <w:t xml:space="preserve"> die senkrecht auf dem Vektor des Beobachters zum Mittelpunkt der Sonne steht und nicht </w:t>
      </w:r>
      <w:r w:rsidR="00CC3379">
        <w:t>mit der Atmosphäre wechselwirkt.</w:t>
      </w:r>
      <w:r>
        <w:t xml:space="preserve"> </w:t>
      </w:r>
      <w:r w:rsidR="00542E74">
        <w:t>Jedoch ist ein Messgerät wie das Pyranometer, nicht in der Lage zu bestimmen</w:t>
      </w:r>
      <w:r w:rsidR="00CA452C">
        <w:t>,</w:t>
      </w:r>
      <w:r w:rsidR="00542E74">
        <w:t xml:space="preserve"> ob ein Photon</w:t>
      </w:r>
      <w:r w:rsidR="00CD7ECD">
        <w:t xml:space="preserve"> gestreut wurde oder nicht. Auch dann nicht, wenn es direkt aus der Richtung</w:t>
      </w:r>
      <w:r w:rsidR="00542E74">
        <w:t xml:space="preserve"> </w:t>
      </w:r>
      <w:r w:rsidR="00CD7ECD">
        <w:t>der Sonne stammt.</w:t>
      </w:r>
      <w:r w:rsidR="00A74A25">
        <w:t xml:space="preserve"> Deshalb gibt es eine weitere, von der ersten Definition, abweichenden Variante. </w:t>
      </w:r>
      <w:r w:rsidR="00143C30">
        <w:t>In dieser wird die DNI, als diejenige Strahlung aufgefasst</w:t>
      </w:r>
      <w:r w:rsidR="00D37636">
        <w:t>,</w:t>
      </w:r>
      <w:r w:rsidR="00143C30">
        <w:t xml:space="preserve"> welche </w:t>
      </w:r>
      <w:r w:rsidR="00D37636">
        <w:t xml:space="preserve">der Beobachter, aus einem kleinen Raumwinkel von 5°, mit Zentrum auf der Sonnenscheibe, </w:t>
      </w:r>
      <w:r w:rsidR="00695994">
        <w:t>erhält</w:t>
      </w:r>
      <w:r w:rsidR="00FC204B">
        <w:t xml:space="preserve"> </w:t>
      </w:r>
      <w:r w:rsidR="00FC204B">
        <w:fldChar w:fldCharType="begin"/>
      </w:r>
      <w:r w:rsidR="00D61DB9">
        <w:instrText xml:space="preserve"> ADDIN ZOTERO_ITEM CSL_CITATION {"citationID":"mGKCmMdP","properties":{"formattedCitation":"[10]","plainCitation":"[10]","noteIndex":0},"citationItems":[{"id":"GW4W4Cit/1UgXA6uj","uris":["http://zotero.org/users/4187467/items/7CJK93ZM"],"uri":["http://zotero.org/users/4187467/items/7CJK93ZM"],"itemData":{"id":39,"type":"article","title":"(WMO 2008) Guide To Meteorological Instruments And Methods Of Observation","URL":"https://library.wmo.int/pmb_ged/wmo_8_en-2012.pdf"}}],"schema":"https://github.com/citation-style-language/schema/raw/master/csl-citation.json"} </w:instrText>
      </w:r>
      <w:r w:rsidR="00FC204B">
        <w:fldChar w:fldCharType="separate"/>
      </w:r>
      <w:r w:rsidR="00D61DB9" w:rsidRPr="00D61DB9">
        <w:t>[10]</w:t>
      </w:r>
      <w:r w:rsidR="00FC204B">
        <w:fldChar w:fldCharType="end"/>
      </w:r>
      <w:r w:rsidR="00D37636">
        <w:t xml:space="preserve">. </w:t>
      </w:r>
    </w:p>
    <w:p w:rsidR="00A30F98" w:rsidRDefault="00B343AD" w:rsidP="0099695C">
      <w:pPr>
        <w:pStyle w:val="berschrift2"/>
      </w:pPr>
      <w:bookmarkStart w:id="35" w:name="_Ref532207657"/>
      <w:bookmarkStart w:id="36" w:name="_Ref532207670"/>
      <w:bookmarkStart w:id="37" w:name="_Ref532207700"/>
      <w:bookmarkStart w:id="38" w:name="_Ref532207725"/>
      <w:bookmarkStart w:id="39" w:name="_Toc532998508"/>
      <w:r>
        <w:t>Solarmessgeräte</w:t>
      </w:r>
      <w:bookmarkEnd w:id="35"/>
      <w:bookmarkEnd w:id="36"/>
      <w:bookmarkEnd w:id="37"/>
      <w:bookmarkEnd w:id="38"/>
      <w:bookmarkEnd w:id="39"/>
    </w:p>
    <w:p w:rsidR="00A73639" w:rsidRDefault="00A05CF4" w:rsidP="00841E7B">
      <w:r>
        <w:t xml:space="preserve">Zur Messung der globalen Bestrahlungsstärke haben sich zwei Messprinzipien durchgesetzt. Dabei werden entweder </w:t>
      </w:r>
      <w:r w:rsidR="00EE359E">
        <w:t>Halbleiters</w:t>
      </w:r>
      <w:r>
        <w:t xml:space="preserve">ensoren oder thermische </w:t>
      </w:r>
      <w:r w:rsidR="00EE359E">
        <w:t xml:space="preserve">Sensoren eingesetzt. Messgeräte die auf einem dieser Sensortypen basieren, werden als Pyranometer bezeichnet </w:t>
      </w:r>
      <w:r w:rsidR="0079225D">
        <w:fldChar w:fldCharType="begin"/>
      </w:r>
      <w:r w:rsidR="00CD7C39">
        <w:instrText xml:space="preserve"> ADDIN ZOTERO_ITEM CSL_CITATION {"citationID":"fsj4RQAf","properties":{"formattedCitation":"[8]","plainCitation":"[8]","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fldChar w:fldCharType="separate"/>
      </w:r>
      <w:r w:rsidR="00CD7C39" w:rsidRPr="00CD7C39">
        <w:t>[8]</w:t>
      </w:r>
      <w:r w:rsidR="0079225D">
        <w:fldChar w:fldCharType="end"/>
      </w:r>
      <w:r w:rsidR="00EE359E">
        <w:t>.</w:t>
      </w:r>
      <w:r w:rsidRPr="00A05CF4">
        <w:t xml:space="preserve"> </w:t>
      </w:r>
    </w:p>
    <w:p w:rsidR="00717EC0" w:rsidRDefault="00F63998" w:rsidP="00F63998">
      <w:pPr>
        <w:pStyle w:val="berschrift3"/>
      </w:pPr>
      <w:bookmarkStart w:id="40" w:name="_Ref532224951"/>
      <w:bookmarkStart w:id="41" w:name="_Toc532998509"/>
      <w:r>
        <w:t>Pyranometer</w:t>
      </w:r>
      <w:bookmarkEnd w:id="40"/>
      <w:bookmarkEnd w:id="41"/>
    </w:p>
    <w:p w:rsidR="0019162E" w:rsidRDefault="000B0018" w:rsidP="00841E7B">
      <w:r>
        <w:t xml:space="preserve">Bei den Halbleitersensoren handelt es sich um photovoltaische Solarzellen aus Silizium. Der erzeugte Strom im Halbleiter steigt proportional mit der Bestrahlungsstärke der Sonne. Über einen Messwiderstand, lässt sich der Strom in ein Spannungssignal umwandeln. </w:t>
      </w:r>
      <w:r w:rsidR="009F218F">
        <w:t>Halbleitersensoren reagieren empfindlich auf Temperaturänderungen</w:t>
      </w:r>
      <w:r w:rsidR="0049163C">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t xml:space="preserve">, dass </w:t>
      </w:r>
      <w:r w:rsidR="0049163C">
        <w:t xml:space="preserve">bei tiefen Sonnenstand, </w:t>
      </w:r>
      <w:r w:rsidR="00080A15">
        <w:t>falsche Werte gemessen werden.</w:t>
      </w:r>
    </w:p>
    <w:p w:rsidR="0019162E" w:rsidRDefault="00011508" w:rsidP="00841E7B">
      <w:r>
        <w:t xml:space="preserve">Ein thermischerer Sensor, siehe </w:t>
      </w:r>
      <w:r w:rsidR="0067253C">
        <w:fldChar w:fldCharType="begin"/>
      </w:r>
      <w:r w:rsidR="0067253C">
        <w:instrText xml:space="preserve"> REF _Ref531883177 \h </w:instrText>
      </w:r>
      <w:r w:rsidR="0067253C">
        <w:fldChar w:fldCharType="separate"/>
      </w:r>
      <w:r w:rsidR="0067253C" w:rsidRPr="00E44392">
        <w:t xml:space="preserve">Abbildung </w:t>
      </w:r>
      <w:r w:rsidR="0067253C">
        <w:rPr>
          <w:noProof/>
        </w:rPr>
        <w:t>6</w:t>
      </w:r>
      <w:r w:rsidR="0067253C">
        <w:fldChar w:fldCharType="end"/>
      </w:r>
      <w:r>
        <w:fldChar w:fldCharType="begin"/>
      </w:r>
      <w:r>
        <w:instrText xml:space="preserve"> REF _Ref531883177 \h </w:instrText>
      </w:r>
      <w:r>
        <w:fldChar w:fldCharType="end"/>
      </w:r>
      <w:r>
        <w:t xml:space="preserve">, besteht aus einer geschwärzter Empfängerfläche, die durch einen doppelwandigen Glasdom thermisch, von der umgebenden Luft, isoliert ist. Die Sonnenstrahlen </w:t>
      </w:r>
      <w:r>
        <w:lastRenderedPageBreak/>
        <w:t>durchdringen den Glasdom und er</w:t>
      </w:r>
      <w:r w:rsidR="00207425">
        <w:t xml:space="preserve">wärmen die Empfängerfläche. </w:t>
      </w:r>
      <w:r w:rsidR="0067253C">
        <w:t xml:space="preserve">Die Temperaturdifferenz zwischen der Aussentemperatur und der Temperatur im Innern des Glasdoms, nimmt proportional mit der Bestrahlungsstärke zu. </w:t>
      </w:r>
      <w:r w:rsidR="00717EC0">
        <w:t>Im Gegensatz zum Halbleitersensor zeichnet sich der thermische Sensor, durch konstante spektrale Empfindlich</w:t>
      </w:r>
      <w:r w:rsidR="0067253C">
        <w:t>,</w:t>
      </w:r>
      <w:r w:rsidR="00717EC0">
        <w:t xml:space="preserve"> über grosse Teile des Spektrums aus. </w:t>
      </w:r>
    </w:p>
    <w:p w:rsidR="0019162E" w:rsidRDefault="0019162E" w:rsidP="00841E7B"/>
    <w:p w:rsidR="0019162E" w:rsidRDefault="0019162E" w:rsidP="00C87A45">
      <w:pPr>
        <w:keepNext/>
        <w:jc w:val="center"/>
      </w:pPr>
      <w:r>
        <w:rPr>
          <w:noProof/>
          <w:lang w:eastAsia="de-CH"/>
        </w:rPr>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42" w:name="_Ref531883177"/>
      <w:bookmarkStart w:id="43" w:name="_Toc53299859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514E1E">
        <w:rPr>
          <w:noProof/>
        </w:rPr>
        <w:t>7</w:t>
      </w:r>
      <w:r w:rsidR="00C552D0">
        <w:rPr>
          <w:noProof/>
        </w:rPr>
        <w:fldChar w:fldCharType="end"/>
      </w:r>
      <w:bookmarkEnd w:id="42"/>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CD7C39">
        <w:rPr>
          <w:noProof/>
        </w:rPr>
        <w:instrText xml:space="preserve"> ADDIN ZOTERO_ITEM CSL_CITATION {"citationID":"2O7Prg29","properties":{"custom":"","formattedCitation":"Abb. 2.29 [8, S. 84]","plainCitation":"Abb. 2.29 [8,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CD7C39" w:rsidRPr="00CD7C39">
        <w:t>Abb. 2.29 [8, S. 84]</w:t>
      </w:r>
      <w:r w:rsidR="008B28D1">
        <w:rPr>
          <w:noProof/>
        </w:rPr>
        <w:fldChar w:fldCharType="end"/>
      </w:r>
      <w:r w:rsidRPr="00E44392">
        <w:rPr>
          <w:noProof/>
        </w:rPr>
        <w:t>.</w:t>
      </w:r>
      <w:bookmarkEnd w:id="43"/>
    </w:p>
    <w:p w:rsidR="0079225D" w:rsidRDefault="001A4759" w:rsidP="00841E7B">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w:t>
      </w:r>
      <w:r w:rsidR="00CD7C39">
        <w:fldChar w:fldCharType="begin"/>
      </w:r>
      <w:r w:rsidR="00CD7C39">
        <w:instrText xml:space="preserve"> ADDIN ZOTERO_ITEM CSL_CITATION {"citationID":"aImPmdnv","properties":{"formattedCitation":"[6, S. 122]","plainCitation":"[6, S. 122]","noteIndex":0},"citationItems":[{"id":383,"uris":["http://zotero.org/users/4187467/items/CX9QV8ER"],"uri":["http://zotero.org/users/4187467/items/CX9QV8ER"],"itemData":{"id":383,"type":"book","title":"Solar and infrared radiation measurements","source":"Open WorldCat","abstract":"The specialized field of solar and infrared radiation measurement has become increasingly important in the face of increased demands by the renewable energy and climate change research communities for data that are more accurate and have increased temporal and spatial resolution. Updating decades of acquired knowledge in the field, this book details the strengths and weaknesses of instruments used to conduct such solar and infrared radiation measurements. Topics covered include: radiometer design and performance; equipment calibration, installation, operation, and maintenance; data quality assessment; and methods to use measured data to estimate irradiance for any surface. With a broad range of content that will benefit students and more experienced readers alike, this resource serves as a primer and technical reference that presents the basic terminology and fundamentals for resource assessment. It explores the history of solar radiation instruments and addresses direct normal, global, diffuse and tilted measurements, as well as the characteristics of instruments used for these measurements. The authors consider methods of assessing the uncertainty of solar measurements and then cover albedo, infrared, net, and spectral irradiance measurements and instrumentation. The book devotes a section to other meteorological instruments, and another to the basics for installing and operating a solar monitoring station. Appendices include information on solar resource assessment modeling and satellite-derived irradiance, along with other material.","ISBN":"978-1-138-07552-8","note":"OCLC: 982649054","language":"English","author":[{"family":"Vignola","given":"Frank"},{"family":"Michalsky","given":"Joseph"},{"family":"Stoffel","given":"Thomas"},{"family":"Ghassemi","given":"Abbas"}],"issued":{"date-parts":[["2017"]]}},"locator":"122","label":"page"}],"schema":"https://github.com/citation-style-language/schema/raw/master/csl-citation.json"} </w:instrText>
      </w:r>
      <w:r w:rsidR="00CD7C39">
        <w:fldChar w:fldCharType="separate"/>
      </w:r>
      <w:r w:rsidR="00CD7C39" w:rsidRPr="00CD7C39">
        <w:t>[6, S. 122]</w:t>
      </w:r>
      <w:r w:rsidR="00CD7C39">
        <w:fldChar w:fldCharType="end"/>
      </w:r>
      <w:r w:rsidR="00D36DDC">
        <w:t xml:space="preserve">. </w:t>
      </w:r>
      <w:r w:rsidR="00080A15">
        <w:t xml:space="preserve"> </w:t>
      </w:r>
    </w:p>
    <w:p w:rsidR="00A9651E" w:rsidRPr="00315EB6" w:rsidRDefault="00A9651E" w:rsidP="00315EB6">
      <w:pPr>
        <w:pStyle w:val="berschrift3"/>
        <w:rPr>
          <w:lang w:val="en-US"/>
        </w:rPr>
      </w:pPr>
      <w:bookmarkStart w:id="44" w:name="_Ref532225024"/>
      <w:bookmarkStart w:id="45" w:name="_Toc532998510"/>
      <w:r w:rsidRPr="00315EB6">
        <w:rPr>
          <w:lang w:val="en-US"/>
        </w:rPr>
        <w:t>Pyrheliometer</w:t>
      </w:r>
      <w:bookmarkEnd w:id="44"/>
      <w:bookmarkEnd w:id="45"/>
    </w:p>
    <w:p w:rsidR="00923E3A" w:rsidRPr="00923E3A" w:rsidRDefault="00923E3A" w:rsidP="00923E3A">
      <w:pPr>
        <w:rPr>
          <w:i/>
          <w:color w:val="FF0000"/>
        </w:rPr>
      </w:pPr>
      <w:r w:rsidRPr="00923E3A">
        <w:rPr>
          <w:i/>
          <w:color w:val="FF0000"/>
        </w:rPr>
        <w:t xml:space="preserve">Quasching_Regenerative_Energiesysteme S85 Kap 2.8.2 </w:t>
      </w:r>
      <w:r>
        <w:rPr>
          <w:i/>
          <w:color w:val="FF0000"/>
        </w:rPr>
        <w:t>Messung der direkten und diffusen Bestrahlstärke</w:t>
      </w:r>
    </w:p>
    <w:p w:rsidR="002E7F1B" w:rsidRDefault="00E067EB" w:rsidP="002D483A">
      <w:pPr>
        <w:jc w:val="left"/>
      </w:pPr>
      <w:r w:rsidRPr="00E067EB">
        <w:t xml:space="preserve">Das Pyrheliometer eignet sich besonders </w:t>
      </w:r>
      <w:r>
        <w:t xml:space="preserve">gut zur Messung der direktnormalen Strahlung. Es besteht aus einem Rohr, an dessen Ende meistens ein thermischer Sensor angebracht ist. Das Verhältnis von Durchmesser zur Länge des Rohrs, bedingt, dass das </w:t>
      </w:r>
      <w:r w:rsidRPr="00E067EB">
        <w:t>Pyrheliometer</w:t>
      </w:r>
      <w:r>
        <w:t xml:space="preserve"> genau auf die Sonne ausgerichtet werden muss. </w:t>
      </w:r>
      <w:r w:rsidR="002E7F1B">
        <w:t xml:space="preserve">Der Öffnungswinkel beträgt 5°, sodass praktisch nur die Sonnen abgebildet wird. </w:t>
      </w:r>
      <w:r>
        <w:t xml:space="preserve">Nur bei präziser Ausrichtung, können Sonnenstrahlen den Sensor am Ende des Rohres erreichen. </w:t>
      </w:r>
      <w:r w:rsidR="002E7F1B">
        <w:t>Wird nun das Pyrheliometer kontinuierlich auf die Sonnen ausgerichtet, dann misst es lediglich den direkten Anteil der Sonnenstrahlung, ohne den ungerichteten diffusen Anteil.</w:t>
      </w:r>
    </w:p>
    <w:p w:rsidR="002E7F1B" w:rsidRDefault="002E7F1B" w:rsidP="002D483A">
      <w:pPr>
        <w:jc w:val="left"/>
      </w:pPr>
    </w:p>
    <w:p w:rsidR="00A8339B" w:rsidRDefault="006E6AB7" w:rsidP="00A8339B">
      <w:pPr>
        <w:keepNext/>
        <w:jc w:val="center"/>
      </w:pPr>
      <w:r>
        <w:rPr>
          <w:noProof/>
          <w:lang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pPr>
      <w:bookmarkStart w:id="46" w:name="_Toc532998596"/>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514E1E">
        <w:rPr>
          <w:noProof/>
        </w:rPr>
        <w:t>8</w:t>
      </w:r>
      <w:r w:rsidR="00BE259D">
        <w:rPr>
          <w:noProof/>
        </w:rPr>
        <w:fldChar w:fldCharType="end"/>
      </w:r>
      <w:r>
        <w:rPr>
          <w:noProof/>
        </w:rPr>
        <w:t>: Pyrheliometer, links schematische Darstellung.</w:t>
      </w:r>
      <w:bookmarkEnd w:id="46"/>
    </w:p>
    <w:p w:rsidR="005B2F93" w:rsidRPr="003C5F0F" w:rsidRDefault="005B2F93" w:rsidP="004F10C3">
      <w:pPr>
        <w:rPr>
          <w:color w:val="0070C0"/>
          <w:u w:val="single"/>
        </w:rPr>
      </w:pPr>
    </w:p>
    <w:p w:rsidR="004F10C3" w:rsidRDefault="00864856" w:rsidP="00864856">
      <w:pPr>
        <w:pStyle w:val="berschrift2"/>
      </w:pPr>
      <w:bookmarkStart w:id="47" w:name="_Toc532998511"/>
      <w:r>
        <w:lastRenderedPageBreak/>
        <w:t>Dreidimensionale Effekte in der Kurzeit Vorhersage</w:t>
      </w:r>
      <w:bookmarkEnd w:id="47"/>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CD51BF" w:rsidRDefault="00CA23FB" w:rsidP="00CD51BF">
      <w:pPr>
        <w:pStyle w:val="berschrift2"/>
      </w:pPr>
      <w:bookmarkStart w:id="48" w:name="_Toc532998512"/>
      <w:r>
        <w:t>Auflösung</w:t>
      </w:r>
      <w:bookmarkEnd w:id="48"/>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9" w:name="_Toc532998513"/>
      <w:r>
        <w:t>Für die Auswahl der Optik bestimmende Faktoren</w:t>
      </w:r>
      <w:bookmarkEnd w:id="49"/>
    </w:p>
    <w:p w:rsidR="00237C16" w:rsidRDefault="00237C16" w:rsidP="00237C16">
      <w:pPr>
        <w:pStyle w:val="berschrift3"/>
        <w:tabs>
          <w:tab w:val="clear" w:pos="680"/>
        </w:tabs>
        <w:ind w:left="720" w:hanging="720"/>
      </w:pPr>
      <w:bookmarkStart w:id="50" w:name="_Toc532998514"/>
      <w:r>
        <w:t>Bildwinkel</w:t>
      </w:r>
      <w:bookmarkEnd w:id="50"/>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51" w:name="_Toc532998515"/>
      <w:r>
        <w:t>Optische Verzerrung</w:t>
      </w:r>
      <w:bookmarkEnd w:id="51"/>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F45BD7">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52" w:name="_Toc532998516"/>
      <w:r>
        <w:t>Die Verwendung eines Fischaugenobjektivs</w:t>
      </w:r>
      <w:bookmarkEnd w:id="52"/>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lastRenderedPageBreak/>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F45BD7"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53" w:name="_Toc532998517"/>
      <w:r>
        <w:t>Bildverarbeitung</w:t>
      </w:r>
      <w:bookmarkEnd w:id="53"/>
    </w:p>
    <w:p w:rsidR="00B50971" w:rsidRDefault="00B50971" w:rsidP="00B50971">
      <w:pPr>
        <w:pStyle w:val="berschrift3"/>
        <w:tabs>
          <w:tab w:val="clear" w:pos="680"/>
        </w:tabs>
        <w:ind w:left="720" w:hanging="720"/>
      </w:pPr>
      <w:bookmarkStart w:id="54" w:name="_Toc532998518"/>
      <w:r>
        <w:t xml:space="preserve">Eigenschaften einer </w:t>
      </w:r>
      <w:r w:rsidR="007D61D0">
        <w:t>Weitwinkelaufnahme</w:t>
      </w:r>
      <w:bookmarkEnd w:id="54"/>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4E781E" w:rsidRDefault="004E781E" w:rsidP="008E57C0"/>
    <w:p w:rsidR="004E781E" w:rsidRDefault="004E781E" w:rsidP="008E57C0"/>
    <w:p w:rsidR="004E781E" w:rsidRDefault="004E781E" w:rsidP="008E57C0"/>
    <w:p w:rsidR="004E781E" w:rsidRDefault="004E781E" w:rsidP="008E57C0"/>
    <w:p w:rsidR="009E49D5" w:rsidRDefault="009E49D5" w:rsidP="003978A4">
      <w:pPr>
        <w:pStyle w:val="berschrift3"/>
        <w:tabs>
          <w:tab w:val="clear" w:pos="680"/>
        </w:tabs>
        <w:ind w:left="720" w:hanging="720"/>
      </w:pPr>
      <w:bookmarkStart w:id="55" w:name="_Toc532998519"/>
      <w:r>
        <w:t>CCD</w:t>
      </w:r>
      <w:bookmarkEnd w:id="55"/>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D51EB0" w:rsidRDefault="00D51EB0" w:rsidP="009E49D5">
      <w:pPr>
        <w:rPr>
          <w:lang w:val="en-US"/>
        </w:rPr>
      </w:pPr>
    </w:p>
    <w:p w:rsidR="0083219B" w:rsidRDefault="0083219B" w:rsidP="0083219B">
      <w:pPr>
        <w:pStyle w:val="berschrift3"/>
        <w:rPr>
          <w:lang w:val="en-US"/>
        </w:rPr>
      </w:pPr>
      <w:bookmarkStart w:id="56" w:name="_Toc532998520"/>
      <w:r w:rsidRPr="0083219B">
        <w:rPr>
          <w:lang w:val="en-US"/>
        </w:rPr>
        <w:lastRenderedPageBreak/>
        <w:t>HDR imaging</w:t>
      </w:r>
      <w:bookmarkEnd w:id="56"/>
      <w:r w:rsidRPr="0083219B">
        <w:rPr>
          <w:lang w:val="en-US"/>
        </w:rPr>
        <w:t xml:space="preserve"> </w:t>
      </w:r>
    </w:p>
    <w:p w:rsidR="0083219B" w:rsidRPr="000B6D1F" w:rsidRDefault="0083219B" w:rsidP="0083219B">
      <w:pPr>
        <w:jc w:val="left"/>
      </w:pPr>
      <w:r w:rsidRPr="000B6D1F">
        <w:rPr>
          <w:b/>
        </w:rPr>
        <w:br/>
      </w:r>
      <w:r w:rsidRPr="000B6D1F">
        <w:t>Algorithmus von Malik und Debecev Seite 484 (XChange-Viewer: 506)</w:t>
      </w:r>
    </w:p>
    <w:p w:rsidR="0083219B" w:rsidRPr="000B6D1F" w:rsidRDefault="0083219B" w:rsidP="009E49D5">
      <w:r w:rsidRPr="000B6D1F">
        <w:t>C:\Users\tahorvat\Documents\MSE\MSE_Thesis\Bildverarbeitung\Books_Bildverarbeitung\SzeliskiBook_.pdf</w:t>
      </w:r>
      <w:r w:rsidRPr="000B6D1F">
        <w:br/>
      </w:r>
      <w:r>
        <w:rPr>
          <w:noProof/>
          <w:lang w:eastAsia="de-CH"/>
        </w:rPr>
        <w:drawing>
          <wp:inline distT="0" distB="0" distL="0" distR="0" wp14:anchorId="18365310" wp14:editId="63F2BBC1">
            <wp:extent cx="5400675" cy="253873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00675" cy="2538730"/>
                    </a:xfrm>
                    <a:prstGeom prst="rect">
                      <a:avLst/>
                    </a:prstGeom>
                  </pic:spPr>
                </pic:pic>
              </a:graphicData>
            </a:graphic>
          </wp:inline>
        </w:drawing>
      </w:r>
    </w:p>
    <w:p w:rsidR="00C80E81" w:rsidRDefault="00931AC1" w:rsidP="00F108A1">
      <w:r>
        <w:rPr>
          <w:noProof/>
          <w:lang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A609DA" w:rsidRPr="00A05CF4" w:rsidRDefault="00A609DA" w:rsidP="009A5D84">
      <w:pPr>
        <w:rPr>
          <w:lang w:val="en-US"/>
        </w:rPr>
      </w:pPr>
    </w:p>
    <w:p w:rsidR="00A609DA" w:rsidRPr="00A05CF4" w:rsidRDefault="00A609DA" w:rsidP="009A5D84">
      <w:pPr>
        <w:rPr>
          <w:lang w:val="en-US"/>
        </w:rPr>
      </w:pPr>
    </w:p>
    <w:p w:rsidR="00284FA6" w:rsidRDefault="0069179E">
      <w:pPr>
        <w:pStyle w:val="berschrift1"/>
      </w:pPr>
      <w:bookmarkStart w:id="57" w:name="_Ref491684646"/>
      <w:bookmarkStart w:id="58" w:name="_Toc532998521"/>
      <w:r>
        <w:rPr>
          <w:color w:val="000000" w:themeColor="text1"/>
        </w:rPr>
        <w:lastRenderedPageBreak/>
        <w:t>Himmel</w:t>
      </w:r>
      <w:r w:rsidR="00022714">
        <w:rPr>
          <w:color w:val="000000" w:themeColor="text1"/>
        </w:rPr>
        <w:t>s</w:t>
      </w:r>
      <w:r w:rsidR="00307330">
        <w:t xml:space="preserve">-Kameras - </w:t>
      </w:r>
      <w:r w:rsidR="00284FA6">
        <w:t>Stand der Technik</w:t>
      </w:r>
      <w:bookmarkEnd w:id="57"/>
      <w:bookmarkEnd w:id="58"/>
    </w:p>
    <w:p w:rsidR="009758FD" w:rsidRPr="009758FD" w:rsidRDefault="009758FD" w:rsidP="00B51696">
      <w:pPr>
        <w:rPr>
          <w:i/>
          <w:color w:val="FF0000"/>
        </w:rPr>
      </w:pPr>
      <w:r w:rsidRPr="009758FD">
        <w:rPr>
          <w:i/>
          <w:color w:val="FF0000"/>
        </w:rPr>
        <w:t>Es ist eine Analyse zum Stand der Technik durchzuführen. Es soll aufgezeigt werden, welche Produkte bereits am Markt erhältlich sind und welche Eigenschaften diese haben.</w:t>
      </w:r>
    </w:p>
    <w:p w:rsidR="00111094" w:rsidRDefault="00C21C44" w:rsidP="00B51696">
      <w:pPr>
        <w:rPr>
          <w:color w:val="000000" w:themeColor="text1"/>
        </w:rPr>
      </w:pPr>
      <w:r>
        <w:rPr>
          <w:color w:val="000000" w:themeColor="text1"/>
        </w:rPr>
        <w:t>Himmel</w:t>
      </w:r>
      <w:r w:rsidR="00475AA5">
        <w:rPr>
          <w:color w:val="000000" w:themeColor="text1"/>
        </w:rPr>
        <w:t xml:space="preserve">-Kameras </w:t>
      </w:r>
      <w:r w:rsidR="00111094">
        <w:rPr>
          <w:color w:val="000000" w:themeColor="text1"/>
        </w:rPr>
        <w:t xml:space="preserve">gewinnen </w:t>
      </w:r>
      <w:r w:rsidR="0069179E">
        <w:rPr>
          <w:color w:val="000000" w:themeColor="text1"/>
        </w:rPr>
        <w:t xml:space="preserve">an </w:t>
      </w:r>
      <w:r w:rsidR="00111094">
        <w:rPr>
          <w:color w:val="000000" w:themeColor="text1"/>
        </w:rPr>
        <w:t>Bedeutung</w:t>
      </w:r>
      <w:r w:rsidR="0069179E">
        <w:rPr>
          <w:color w:val="000000" w:themeColor="text1"/>
        </w:rPr>
        <w:t>,</w:t>
      </w:r>
      <w:r w:rsidR="00111094">
        <w:rPr>
          <w:color w:val="000000" w:themeColor="text1"/>
        </w:rPr>
        <w:t xml:space="preserve"> nicht nur in </w:t>
      </w:r>
      <w:r w:rsidR="00BE4201">
        <w:rPr>
          <w:color w:val="000000" w:themeColor="text1"/>
        </w:rPr>
        <w:t>wissenschaftlich Kreisen</w:t>
      </w:r>
      <w:r w:rsidR="00111094">
        <w:rPr>
          <w:color w:val="000000" w:themeColor="text1"/>
        </w:rPr>
        <w:t>.</w:t>
      </w:r>
      <w:r w:rsidR="00BE4201">
        <w:rPr>
          <w:color w:val="000000" w:themeColor="text1"/>
        </w:rPr>
        <w:t xml:space="preserve"> Ihr Anwendungsbereich ist breit gefächert. </w:t>
      </w:r>
      <w:r w:rsidR="00111094">
        <w:rPr>
          <w:color w:val="000000" w:themeColor="text1"/>
        </w:rPr>
        <w:t xml:space="preserve">Fluglotsen zum Beispiel benutzen sie, um </w:t>
      </w:r>
      <w:r w:rsidR="0069179E">
        <w:rPr>
          <w:color w:val="000000" w:themeColor="text1"/>
        </w:rPr>
        <w:t xml:space="preserve">lokale </w:t>
      </w:r>
      <w:r w:rsidR="00111094">
        <w:rPr>
          <w:color w:val="000000" w:themeColor="text1"/>
        </w:rPr>
        <w:t>Wetterbedingungen über dem Flughafen</w:t>
      </w:r>
      <w:r w:rsidR="00AB36DA">
        <w:rPr>
          <w:color w:val="000000" w:themeColor="text1"/>
        </w:rPr>
        <w:t>,</w:t>
      </w:r>
      <w:r w:rsidR="00111094">
        <w:rPr>
          <w:color w:val="000000" w:themeColor="text1"/>
        </w:rPr>
        <w:t xml:space="preserve"> besser einschätzen zu können. Astronomen </w:t>
      </w:r>
      <w:r w:rsidR="0069179E">
        <w:rPr>
          <w:color w:val="000000" w:themeColor="text1"/>
        </w:rPr>
        <w:t xml:space="preserve">setzen </w:t>
      </w:r>
      <w:r w:rsidR="00111094">
        <w:rPr>
          <w:color w:val="000000" w:themeColor="text1"/>
        </w:rPr>
        <w:t xml:space="preserve">sie </w:t>
      </w:r>
      <w:r w:rsidR="0069179E">
        <w:rPr>
          <w:color w:val="000000" w:themeColor="text1"/>
        </w:rPr>
        <w:t xml:space="preserve">ein, </w:t>
      </w:r>
      <w:r w:rsidR="00111094">
        <w:rPr>
          <w:color w:val="000000" w:themeColor="text1"/>
        </w:rPr>
        <w:t xml:space="preserve">um den Bedeckungsgrad </w:t>
      </w:r>
      <w:r w:rsidR="0069179E">
        <w:rPr>
          <w:color w:val="000000" w:themeColor="text1"/>
        </w:rPr>
        <w:t>durch</w:t>
      </w:r>
      <w:r w:rsidR="00111094">
        <w:rPr>
          <w:color w:val="000000" w:themeColor="text1"/>
        </w:rPr>
        <w:t xml:space="preserve"> Wolken</w:t>
      </w:r>
      <w:r w:rsidR="0069179E">
        <w:rPr>
          <w:color w:val="000000" w:themeColor="text1"/>
        </w:rPr>
        <w:t>,</w:t>
      </w:r>
      <w:r w:rsidR="00111094">
        <w:rPr>
          <w:color w:val="000000" w:themeColor="text1"/>
        </w:rPr>
        <w:t xml:space="preserve"> über dem Observatorium zu bestimmen. Doch am Häufigsten werden sie </w:t>
      </w:r>
      <w:r w:rsidR="0069179E">
        <w:rPr>
          <w:color w:val="000000" w:themeColor="text1"/>
        </w:rPr>
        <w:t xml:space="preserve">zur Prognose von Wetter und Sonnenenergie verwendet. </w:t>
      </w:r>
      <w:r w:rsidR="00963F6D">
        <w:rPr>
          <w:color w:val="000000" w:themeColor="text1"/>
        </w:rPr>
        <w:t xml:space="preserve">Ihre Bilder haben eine höhere Auflösung als Satellitenbilder. Zudem sind sie in der Lage auch Wolken in geringer Tiefe zu erfassen. </w:t>
      </w:r>
    </w:p>
    <w:p w:rsidR="00C21C44" w:rsidRDefault="00C21C44" w:rsidP="00B51696">
      <w:pPr>
        <w:rPr>
          <w:color w:val="000000" w:themeColor="text1"/>
        </w:rPr>
      </w:pPr>
    </w:p>
    <w:p w:rsidR="00C21C44" w:rsidRPr="00C21C44" w:rsidRDefault="00C21C44" w:rsidP="00B51696">
      <w:pPr>
        <w:rPr>
          <w:b/>
          <w:color w:val="000000" w:themeColor="text1"/>
          <w:u w:val="single"/>
        </w:rPr>
      </w:pPr>
      <w:r w:rsidRPr="00C21C44">
        <w:rPr>
          <w:b/>
          <w:color w:val="000000" w:themeColor="text1"/>
          <w:u w:val="single"/>
        </w:rPr>
        <w:t xml:space="preserve">Unterschiedliche Produkte: </w:t>
      </w:r>
    </w:p>
    <w:p w:rsidR="00C21C44" w:rsidRDefault="00C21C44" w:rsidP="00B51696">
      <w:pPr>
        <w:rPr>
          <w:color w:val="000000" w:themeColor="text1"/>
        </w:rPr>
      </w:pPr>
      <w:r w:rsidRPr="00C21C44">
        <w:rPr>
          <w:color w:val="000000" w:themeColor="text1"/>
        </w:rPr>
        <w:t>http://www.yesinc.com/products/data/tsi880/</w:t>
      </w:r>
    </w:p>
    <w:p w:rsidR="000C7538" w:rsidRPr="000C7538" w:rsidRDefault="000C7538" w:rsidP="00B51696">
      <w:pPr>
        <w:rPr>
          <w:color w:val="000000" w:themeColor="text1"/>
        </w:rPr>
      </w:pPr>
      <w:r w:rsidRPr="000C7538">
        <w:rPr>
          <w:color w:val="000000" w:themeColor="text1"/>
        </w:rPr>
        <w:t>Gute kurze Zusa zur State oft he Art in Kap 2.0 und 2.1</w:t>
      </w:r>
    </w:p>
    <w:p w:rsidR="00B51696" w:rsidRPr="000B6D1F" w:rsidRDefault="00B51696" w:rsidP="00B51696">
      <w:pPr>
        <w:rPr>
          <w:color w:val="4F81BD" w:themeColor="accent1"/>
          <w:u w:val="single"/>
          <w:lang w:val="en-US"/>
        </w:rPr>
      </w:pPr>
      <w:r w:rsidRPr="000B6D1F">
        <w:rPr>
          <w:color w:val="4F81BD" w:themeColor="accent1"/>
          <w:u w:val="single"/>
          <w:lang w:val="en-US"/>
        </w:rPr>
        <w:t>C:\Users\tahorvat\Documents\MSE\MSE_Thesis\Cloud Tracking\Very short term solar forecasting inexpensive fisheye camera.pdf</w:t>
      </w:r>
    </w:p>
    <w:p w:rsidR="00B51696" w:rsidRPr="000B6D1F" w:rsidRDefault="00B51696" w:rsidP="00B51696">
      <w:pPr>
        <w:rPr>
          <w:color w:val="4F81BD" w:themeColor="accent1"/>
          <w:u w:val="single"/>
          <w:lang w:val="en-US"/>
        </w:rPr>
      </w:pPr>
    </w:p>
    <w:p w:rsidR="002F48AC" w:rsidRPr="000B6D1F" w:rsidRDefault="00B51696" w:rsidP="00B51696">
      <w:pPr>
        <w:rPr>
          <w:color w:val="4F81BD" w:themeColor="accent1"/>
          <w:u w:val="single"/>
          <w:lang w:val="en-US"/>
        </w:rPr>
      </w:pPr>
      <w:r w:rsidRPr="00B51696">
        <w:rPr>
          <w:color w:val="4F81BD" w:themeColor="accent1"/>
          <w:u w:val="single"/>
        </w:rPr>
        <w:sym w:font="Wingdings" w:char="F0E0"/>
      </w:r>
      <w:r w:rsidRPr="000B6D1F">
        <w:rPr>
          <w:color w:val="4F81BD" w:themeColor="accent1"/>
          <w:u w:val="single"/>
          <w:lang w:val="en-US"/>
        </w:rPr>
        <w:t xml:space="preserve"> </w:t>
      </w:r>
      <w:r w:rsidR="00673ACB" w:rsidRPr="000B6D1F">
        <w:rPr>
          <w:color w:val="4F81BD" w:themeColor="accent1"/>
          <w:u w:val="single"/>
          <w:lang w:val="en-US"/>
        </w:rPr>
        <w:t>C:\Users\tahorvat\Documents\MSE\MSE_Thesis\Theorie\state of the art</w:t>
      </w:r>
    </w:p>
    <w:p w:rsidR="007842E7" w:rsidRPr="000B6D1F" w:rsidRDefault="007842E7" w:rsidP="002F48AC">
      <w:pPr>
        <w:rPr>
          <w:color w:val="4F81BD" w:themeColor="accent1"/>
          <w:u w:val="single"/>
          <w:lang w:val="en-US"/>
        </w:rPr>
      </w:pPr>
      <w:r w:rsidRPr="000B6D1F">
        <w:rPr>
          <w:color w:val="4F81BD" w:themeColor="accent1"/>
          <w:u w:val="single"/>
          <w:lang w:val="en-US"/>
        </w:rPr>
        <w:t>C:\Users\tahorvat\Documents\MSE\MSE_Thesis\Theorie\detecting cloudmotion for intra-hour solar forecasting\VON CAM   A Low Cost, Edge Computing, All-Sky Imager for Cloud Tracking Copy.pdf</w:t>
      </w:r>
    </w:p>
    <w:p w:rsidR="00840D38" w:rsidRPr="00840D38" w:rsidRDefault="00840D38" w:rsidP="002F48AC">
      <w:pPr>
        <w:rPr>
          <w:color w:val="000000" w:themeColor="text1"/>
        </w:rPr>
      </w:pPr>
      <w:r w:rsidRPr="00840D38">
        <w:rPr>
          <w:color w:val="000000" w:themeColor="text1"/>
        </w:rPr>
        <w:t>Kap 7.2.1.1</w:t>
      </w:r>
      <w:r w:rsidR="00E94198">
        <w:rPr>
          <w:color w:val="000000" w:themeColor="text1"/>
        </w:rPr>
        <w:t xml:space="preserve"> (intro zum Stand der Technik)</w:t>
      </w:r>
    </w:p>
    <w:p w:rsidR="00840D38" w:rsidRPr="000B6D1F" w:rsidRDefault="00840D38" w:rsidP="00BD1B55">
      <w:pPr>
        <w:spacing w:before="0"/>
        <w:rPr>
          <w:lang w:val="en-US"/>
        </w:rPr>
      </w:pPr>
      <w:r w:rsidRPr="000B6D1F">
        <w:rPr>
          <w:lang w:val="en-US"/>
        </w:rPr>
        <w:t xml:space="preserve">„forecasted (see Figure 7-2). Maximum possible forecast horizons strongly depend on </w:t>
      </w:r>
    </w:p>
    <w:p w:rsidR="00840D38" w:rsidRPr="000B6D1F" w:rsidRDefault="00840D38" w:rsidP="00BD1B55">
      <w:pPr>
        <w:spacing w:before="0"/>
        <w:rPr>
          <w:lang w:val="en-US"/>
        </w:rPr>
      </w:pPr>
      <w:r w:rsidRPr="000B6D1F">
        <w:rPr>
          <w:lang w:val="en-US"/>
        </w:rPr>
        <w:t xml:space="preserve">cloud conditions—i.e., cloud height and velocity. They are limited by the time the monitored cloud scene </w:t>
      </w:r>
    </w:p>
    <w:p w:rsidR="00840D38" w:rsidRPr="000B6D1F" w:rsidRDefault="00840D38" w:rsidP="00BD1B55">
      <w:pPr>
        <w:spacing w:before="0"/>
        <w:rPr>
          <w:lang w:val="en-US"/>
        </w:rPr>
      </w:pPr>
      <w:r w:rsidRPr="00F45BD7">
        <w:rPr>
          <w:lang w:val="en-US"/>
        </w:rPr>
        <w:t xml:space="preserve">has passed the location or area of interest, typically up to 15 minutes to 30 minutes ahead.   </w:t>
      </w:r>
      <w:r w:rsidRPr="000B6D1F">
        <w:rPr>
          <w:lang w:val="en-US"/>
        </w:rPr>
        <w:t>“</w:t>
      </w:r>
    </w:p>
    <w:p w:rsidR="00BE259D" w:rsidRPr="00AE6B11" w:rsidRDefault="00BE259D" w:rsidP="00AE6B11">
      <w:pPr>
        <w:rPr>
          <w:color w:val="0070C0"/>
          <w:u w:val="single"/>
          <w:lang w:val="en-US"/>
        </w:rPr>
      </w:pPr>
      <w:r w:rsidRPr="00AE6B11">
        <w:rPr>
          <w:color w:val="0070C0"/>
          <w:u w:val="single"/>
          <w:lang w:val="en-US"/>
        </w:rPr>
        <w:t>C:\Users\tahorvat\Documents\MSE\MSE_Thesis\Theorie\State of the art\Photovoltaic_and_Solar_Forecasting_State_of_the_Art_REPORT_PVPS__T14_01_2013.pdf</w:t>
      </w:r>
    </w:p>
    <w:p w:rsidR="00AE6B11" w:rsidRDefault="00AE6B11" w:rsidP="00AE6B11">
      <w:pPr>
        <w:rPr>
          <w:sz w:val="27"/>
          <w:szCs w:val="27"/>
          <w:lang w:val="en-US"/>
        </w:rPr>
      </w:pPr>
    </w:p>
    <w:p w:rsidR="00AE6B11" w:rsidRDefault="00AE6B11" w:rsidP="00AE6B11">
      <w:pPr>
        <w:rPr>
          <w:lang w:val="en-US"/>
        </w:rPr>
      </w:pPr>
      <w:r>
        <w:rPr>
          <w:lang w:val="en-US"/>
        </w:rPr>
        <w:t>Design of WHARSIS</w:t>
      </w:r>
    </w:p>
    <w:p w:rsidR="00AE6B11" w:rsidRPr="00AE6B11" w:rsidRDefault="00AE6B11" w:rsidP="00AE6B11">
      <w:pPr>
        <w:rPr>
          <w:color w:val="0070C0"/>
          <w:u w:val="single"/>
          <w:lang w:val="en-US"/>
        </w:rPr>
      </w:pPr>
      <w:r w:rsidRPr="00AE6B11">
        <w:rPr>
          <w:color w:val="0070C0"/>
          <w:u w:val="single"/>
          <w:lang w:val="en-US"/>
        </w:rPr>
        <w:t>C:\Users\tahorvat\Documents\MSE\MSE_Thesis\Soumyabrata\PAPERS\DESIGN OF LOW-COST, COMPACT AND WEATHER-PROOF whole sky imagers for high-dynamic-range captures soumyabrata dev.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eastAsia="de-CH"/>
        </w:rPr>
        <w:lastRenderedPageBreak/>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E95E04" w:rsidRDefault="00E95E04" w:rsidP="00E95E04">
      <w:pPr>
        <w:pStyle w:val="berschrift1"/>
        <w:tabs>
          <w:tab w:val="clear" w:pos="680"/>
          <w:tab w:val="num" w:pos="720"/>
        </w:tabs>
        <w:ind w:left="720" w:hanging="720"/>
      </w:pPr>
      <w:bookmarkStart w:id="59" w:name="_Toc532998522"/>
      <w:r>
        <w:lastRenderedPageBreak/>
        <w:t>Übersicht solarer Vorhersage Methoden</w:t>
      </w:r>
      <w:bookmarkEnd w:id="59"/>
    </w:p>
    <w:p w:rsidR="00E95E04" w:rsidRDefault="008A454B" w:rsidP="00E95E04">
      <w:r>
        <w:t xml:space="preserve">Hier wird auf die </w:t>
      </w:r>
      <w:r w:rsidR="00FC7D35">
        <w:t>V</w:t>
      </w:r>
      <w:r>
        <w:t xml:space="preserve">orhersage Modelle eingegangen in bezug auf </w:t>
      </w:r>
      <w:r w:rsidR="00FC7D35">
        <w:t xml:space="preserve">temporal und spatialer Auflösung. </w:t>
      </w:r>
      <w:r w:rsidR="00FC7D35">
        <w:sym w:font="Wingdings" w:char="F0E0"/>
      </w:r>
      <w:r w:rsidR="00FC7D35">
        <w:t xml:space="preserve"> äussesrst brauchbar</w:t>
      </w:r>
      <w:r w:rsidR="000770A6">
        <w:t xml:space="preserve"> S 185</w:t>
      </w:r>
      <w:r w:rsidR="005A2F0E">
        <w:t>(reader</w:t>
      </w:r>
      <w:proofErr w:type="gramStart"/>
      <w:r w:rsidR="005A2F0E">
        <w:t>)</w:t>
      </w:r>
      <w:r w:rsidR="00FC7D35">
        <w:t xml:space="preserve"> !</w:t>
      </w:r>
      <w:proofErr w:type="gramEnd"/>
      <w:r w:rsidR="000770A6">
        <w:t xml:space="preserve"> Zudem wird kurz das Verfahren mit All-Sky Cameras </w:t>
      </w:r>
      <w:proofErr w:type="gramStart"/>
      <w:r w:rsidR="000770A6">
        <w:t>beschrieben !</w:t>
      </w:r>
      <w:proofErr w:type="gramEnd"/>
      <w:r w:rsidR="000770A6">
        <w:t xml:space="preserve"> Seite 187</w:t>
      </w:r>
    </w:p>
    <w:p w:rsidR="007B37F7" w:rsidRPr="007B37F7" w:rsidRDefault="007B37F7" w:rsidP="005A2F0E">
      <w:pPr>
        <w:jc w:val="left"/>
        <w:rPr>
          <w:sz w:val="16"/>
          <w:szCs w:val="16"/>
        </w:rPr>
      </w:pPr>
      <w:r w:rsidRPr="007B37F7">
        <w:rPr>
          <w:sz w:val="16"/>
          <w:szCs w:val="16"/>
        </w:rPr>
        <w:t>Depending on the application and the corresponding requirements with respect to forecast horizon and temporal and spatial resolutions, different data and forecast models are appropriate, as illustrated in Figure 7-1.</w:t>
      </w:r>
      <w:r w:rsidR="005A2F0E">
        <w:rPr>
          <w:sz w:val="16"/>
          <w:szCs w:val="16"/>
        </w:rPr>
        <w:br/>
      </w:r>
      <w:r w:rsidR="005A2F0E">
        <w:rPr>
          <w:sz w:val="16"/>
          <w:szCs w:val="16"/>
        </w:rPr>
        <w:br/>
      </w:r>
      <w:r w:rsidR="005A2F0E" w:rsidRPr="005A2F0E">
        <w:rPr>
          <w:sz w:val="16"/>
          <w:szCs w:val="16"/>
        </w:rPr>
        <w:t>«</w:t>
      </w:r>
      <w:r w:rsidR="005A2F0E" w:rsidRPr="005A2F0E">
        <w:rPr>
          <w:sz w:val="16"/>
          <w:szCs w:val="16"/>
        </w:rPr>
        <w:t>Note, however, that a single-point forecast for the position of the sky imager does not require information about cloud height but can be derived by simply evaluating the movement of cloudy pixels toward the pixel at the position of the sun. Different</w:t>
      </w:r>
      <w:r w:rsidR="005A2F0E" w:rsidRPr="005A2F0E">
        <w:rPr>
          <w:sz w:val="16"/>
          <w:szCs w:val="16"/>
        </w:rPr>
        <w:t>»</w:t>
      </w:r>
    </w:p>
    <w:p w:rsidR="000E13EC" w:rsidRDefault="00FC7D35" w:rsidP="006432D8">
      <w:pPr>
        <w:jc w:val="left"/>
        <w:rPr>
          <w:lang w:val="en-US"/>
        </w:rPr>
      </w:pPr>
      <w:r w:rsidRPr="00FC7D35">
        <w:rPr>
          <w:color w:val="4F81BD" w:themeColor="accent1"/>
          <w:u w:val="single"/>
        </w:rPr>
        <w:t>C:\Users\ati\Desktop\MSE\MSE_Thesis\Solare Variabilität und Stromnetz\</w:t>
      </w:r>
      <w:r w:rsidR="006432D8" w:rsidRPr="006432D8">
        <w:t xml:space="preserve"> </w:t>
      </w:r>
      <w:r w:rsidR="006432D8" w:rsidRPr="006432D8">
        <w:rPr>
          <w:color w:val="4F81BD" w:themeColor="accent1"/>
          <w:u w:val="single"/>
        </w:rPr>
        <w:t>NREL Best Practice Handbool for the Collection of Solar Data.pdf</w:t>
      </w:r>
      <w:r w:rsidR="005A2F0E">
        <w:rPr>
          <w:lang w:val="en-US"/>
        </w:rPr>
        <w:t xml:space="preserve"> </w:t>
      </w:r>
    </w:p>
    <w:p w:rsidR="000E13EC" w:rsidRDefault="005A2F0E" w:rsidP="006432D8">
      <w:pPr>
        <w:jc w:val="left"/>
        <w:rPr>
          <w:color w:val="4F81BD" w:themeColor="accent1"/>
          <w:u w:val="single"/>
          <w:lang w:val="en-US"/>
        </w:rPr>
      </w:pPr>
      <w:r>
        <w:rPr>
          <w:lang w:val="en-US"/>
        </w:rPr>
        <w:t>ein ähnlich Paper im selben Ordner:</w:t>
      </w:r>
      <w:r w:rsidR="000E13EC">
        <w:rPr>
          <w:lang w:val="en-US"/>
        </w:rPr>
        <w:t xml:space="preserve"> </w:t>
      </w:r>
      <w:r w:rsidR="000E13EC" w:rsidRPr="000E13EC">
        <w:rPr>
          <w:lang w:val="en-US"/>
        </w:rPr>
        <w:t>siehe</w:t>
      </w:r>
      <w:r w:rsidR="000E13EC">
        <w:rPr>
          <w:lang w:val="en-US"/>
        </w:rPr>
        <w:t xml:space="preserve"> dort Kapitel 3.1.1 Total Sky Imagery Seite 13(reader)</w:t>
      </w:r>
      <w:r w:rsidR="000E13EC">
        <w:rPr>
          <w:lang w:val="en-US"/>
        </w:rPr>
        <w:br/>
        <w:t xml:space="preserve"> wird recht ausführlich erklart inclusive wo die Schwierigkeiten </w:t>
      </w:r>
      <w:proofErr w:type="gramStart"/>
      <w:r w:rsidR="000E13EC">
        <w:rPr>
          <w:lang w:val="en-US"/>
        </w:rPr>
        <w:t>liegen !</w:t>
      </w:r>
      <w:proofErr w:type="gramEnd"/>
      <w:r>
        <w:rPr>
          <w:lang w:val="en-US"/>
        </w:rPr>
        <w:br/>
      </w:r>
      <w:r w:rsidRPr="000E13EC">
        <w:rPr>
          <w:color w:val="4F81BD" w:themeColor="accent1"/>
          <w:u w:val="single"/>
          <w:lang w:val="en-US"/>
        </w:rPr>
        <w:t>Photovoltaic_and_Solar_Forecasting_State_of_the_Art_REPORT_PVPS__T14_01_2013-1.pdf</w:t>
      </w:r>
      <w:r w:rsidR="000E13EC">
        <w:rPr>
          <w:color w:val="4F81BD" w:themeColor="accent1"/>
          <w:u w:val="single"/>
          <w:lang w:val="en-US"/>
        </w:rPr>
        <w:t xml:space="preserve"> </w:t>
      </w:r>
    </w:p>
    <w:p w:rsidR="006432D8" w:rsidRPr="000E13EC" w:rsidRDefault="006432D8" w:rsidP="006432D8">
      <w:pPr>
        <w:jc w:val="left"/>
        <w:rPr>
          <w:lang w:val="en-US"/>
        </w:rPr>
      </w:pPr>
      <w:r w:rsidRPr="000E13EC">
        <w:rPr>
          <w:lang w:val="en-US"/>
        </w:rPr>
        <w:br/>
      </w:r>
    </w:p>
    <w:p w:rsidR="00E95E04" w:rsidRPr="000B6D1F" w:rsidRDefault="00E95E04" w:rsidP="006432D8">
      <w:pPr>
        <w:rPr>
          <w:lang w:val="en-US"/>
        </w:rPr>
      </w:pPr>
      <w:r w:rsidRPr="000B6D1F">
        <w:rPr>
          <w:lang w:val="en-US"/>
        </w:rPr>
        <w:t xml:space="preserve">Kap 4 S 21„point forecast and area forecast“ </w:t>
      </w:r>
      <w:r>
        <w:sym w:font="Wingdings" w:char="F0E0"/>
      </w:r>
      <w:r w:rsidRPr="000B6D1F">
        <w:rPr>
          <w:lang w:val="en-US"/>
        </w:rPr>
        <w:t xml:space="preserve"> upscaling Weshalb 2 Kameras verwenden</w:t>
      </w:r>
      <w:r w:rsidRPr="000B6D1F">
        <w:rPr>
          <w:lang w:val="en-US"/>
        </w:rPr>
        <w:br/>
      </w:r>
      <w:r w:rsidRPr="000B6D1F">
        <w:rPr>
          <w:color w:val="4F81BD" w:themeColor="accent1"/>
          <w:u w:val="single"/>
          <w:lang w:val="en-US"/>
        </w:rPr>
        <w:t>C:\Users\tahorvat\Documents\MSE\MSE_Thesis\Theorie\state of the art\Photovoltaic_and_Solar_Forecasting_State_of_the_Art_REPORT_PVPS__T14_01_2013.pdf</w:t>
      </w:r>
    </w:p>
    <w:p w:rsidR="00E95E04" w:rsidRPr="004D0F69" w:rsidRDefault="00E95E04" w:rsidP="00E95E04">
      <w:pPr>
        <w:rPr>
          <w:b/>
          <w:color w:val="FF0000"/>
          <w:sz w:val="18"/>
          <w:szCs w:val="18"/>
        </w:rPr>
      </w:pPr>
      <w:r w:rsidRPr="004D0F69">
        <w:rPr>
          <w:b/>
          <w:color w:val="FF0000"/>
          <w:sz w:val="18"/>
          <w:szCs w:val="18"/>
        </w:rPr>
        <w:t xml:space="preserve">Sehr gute kurz gehaltene Übersicht zu den unterschiedlichen Methoden des Forecastens: sollte </w:t>
      </w:r>
      <w:proofErr w:type="gramStart"/>
      <w:r w:rsidRPr="004D0F69">
        <w:rPr>
          <w:b/>
          <w:color w:val="FF0000"/>
          <w:sz w:val="18"/>
          <w:szCs w:val="18"/>
        </w:rPr>
        <w:t>rein !</w:t>
      </w:r>
      <w:proofErr w:type="gramEnd"/>
    </w:p>
    <w:p w:rsidR="00E95E04" w:rsidRPr="00677567" w:rsidRDefault="00E95E04" w:rsidP="00E95E04">
      <w:pPr>
        <w:rPr>
          <w:color w:val="4F81BD" w:themeColor="accent1"/>
          <w:u w:val="single"/>
          <w:lang w:val="en-US"/>
        </w:rPr>
      </w:pPr>
      <w:r w:rsidRPr="00677567">
        <w:rPr>
          <w:color w:val="4F81BD" w:themeColor="accent1"/>
          <w:u w:val="single"/>
          <w:lang w:val="en-US"/>
        </w:rPr>
        <w:t>C:\Users\tahorvat\Documents\MSE\MSE_Thesis\Theorie\state of the art\Machine Learning methodes for solar radiation forcasting a review.pdf</w:t>
      </w:r>
    </w:p>
    <w:p w:rsidR="00E95E04" w:rsidRPr="00F45BD7" w:rsidRDefault="00E95E04" w:rsidP="00E95E04">
      <w:pPr>
        <w:rPr>
          <w:lang w:val="en-US"/>
        </w:rPr>
      </w:pPr>
    </w:p>
    <w:p w:rsidR="00E95E04" w:rsidRDefault="00E95E04" w:rsidP="00E95E04">
      <w:r>
        <w:t xml:space="preserve">Gute Tabelle Seite 16 vor allem die letzte </w:t>
      </w:r>
      <w:proofErr w:type="gramStart"/>
      <w:r>
        <w:t>Kolone !</w:t>
      </w:r>
      <w:proofErr w:type="gramEnd"/>
    </w:p>
    <w:p w:rsidR="00E95E04" w:rsidRPr="000B6D1F" w:rsidRDefault="00E95E04" w:rsidP="00E95E04">
      <w:pPr>
        <w:rPr>
          <w:color w:val="4F81BD" w:themeColor="accent1"/>
          <w:u w:val="single"/>
          <w:lang w:val="en-US"/>
        </w:rPr>
      </w:pPr>
      <w:r w:rsidRPr="000B6D1F">
        <w:rPr>
          <w:color w:val="4F81BD" w:themeColor="accent1"/>
          <w:u w:val="single"/>
          <w:lang w:val="en-US"/>
        </w:rPr>
        <w:t>C:\Users\tahorvat\Documents\MSE\MSE_Thesis\Theorie\state of the art\Presentationen\Marion_Schroedter_Presentation.pdf</w:t>
      </w:r>
      <w:r w:rsidRPr="000B6D1F">
        <w:rPr>
          <w:color w:val="4F81BD" w:themeColor="accent1"/>
          <w:u w:val="single"/>
          <w:lang w:val="en-US"/>
        </w:rPr>
        <w:br/>
      </w:r>
      <w:r>
        <w:rPr>
          <w:noProof/>
          <w:color w:val="4F81BD" w:themeColor="accent1"/>
          <w:u w:val="single"/>
          <w:lang w:eastAsia="de-CH"/>
        </w:rPr>
        <w:drawing>
          <wp:inline distT="0" distB="0" distL="0" distR="0" wp14:anchorId="22387AC5" wp14:editId="6BCA8D83">
            <wp:extent cx="5400040" cy="25019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0040" cy="2501900"/>
                    </a:xfrm>
                    <a:prstGeom prst="rect">
                      <a:avLst/>
                    </a:prstGeom>
                    <a:noFill/>
                    <a:ln>
                      <a:noFill/>
                    </a:ln>
                  </pic:spPr>
                </pic:pic>
              </a:graphicData>
            </a:graphic>
          </wp:inline>
        </w:drawing>
      </w:r>
    </w:p>
    <w:p w:rsidR="00E95E04" w:rsidRPr="00827F54" w:rsidRDefault="00E95E04" w:rsidP="00E95E04">
      <w:pPr>
        <w:pStyle w:val="berschrift3"/>
        <w:tabs>
          <w:tab w:val="clear" w:pos="680"/>
        </w:tabs>
        <w:ind w:left="720" w:hanging="720"/>
      </w:pPr>
      <w:bookmarkStart w:id="60" w:name="_Toc532998523"/>
      <w:r>
        <w:t xml:space="preserve">Klassifikation </w:t>
      </w:r>
      <w:r w:rsidRPr="00827F54">
        <w:t>solare</w:t>
      </w:r>
      <w:r>
        <w:t>r</w:t>
      </w:r>
      <w:r w:rsidRPr="00827F54">
        <w:t xml:space="preserve"> Vorhersage Methoden</w:t>
      </w:r>
      <w:bookmarkEnd w:id="60"/>
    </w:p>
    <w:p w:rsidR="00E95E04" w:rsidRPr="000B6D1F" w:rsidRDefault="00E95E04" w:rsidP="00E95E04">
      <w:r w:rsidRPr="000B6D1F">
        <w:t xml:space="preserve">Gute kurze Zusammenfassung über die unterschiedlichen Methoden </w:t>
      </w:r>
      <w:r w:rsidR="006432D8" w:rsidRPr="000B6D1F">
        <w:t>inklusive</w:t>
      </w:r>
      <w:r w:rsidRPr="000B6D1F">
        <w:t xml:space="preserve"> einer kleinen Tabelle</w:t>
      </w:r>
    </w:p>
    <w:p w:rsidR="00E95E04" w:rsidRPr="004B345C" w:rsidRDefault="00E95E04" w:rsidP="00E95E04">
      <w:pPr>
        <w:rPr>
          <w:i/>
          <w:color w:val="548DD4" w:themeColor="text2" w:themeTint="99"/>
          <w:lang w:val="en-US"/>
        </w:rPr>
      </w:pPr>
      <w:r w:rsidRPr="004B345C">
        <w:rPr>
          <w:i/>
          <w:color w:val="548DD4" w:themeColor="text2" w:themeTint="99"/>
          <w:lang w:val="en-US"/>
        </w:rPr>
        <w:lastRenderedPageBreak/>
        <w:t>C:\Users\tahorvat\Documents\MSE\MSE_Thesis\Theorie\state of the art\California Renewable Energy Forecasting, state of the art.pdf</w:t>
      </w:r>
    </w:p>
    <w:p w:rsidR="00E95E04" w:rsidRPr="004B345C" w:rsidRDefault="00E95E04" w:rsidP="00E95E04">
      <w:pPr>
        <w:rPr>
          <w:i/>
          <w:color w:val="FF0000"/>
          <w:lang w:val="en-US"/>
        </w:rPr>
      </w:pPr>
      <w:r w:rsidRPr="004B345C">
        <w:rPr>
          <w:i/>
          <w:color w:val="FF0000"/>
          <w:lang w:val="en-US"/>
        </w:rPr>
        <w:t>Jan Kleissel Solar Energy Forecasting S166 Kap 8 Overview of solar-Forecasting Methods and a Metric for Accuracy Evaluation</w:t>
      </w:r>
    </w:p>
    <w:p w:rsidR="00E95E04" w:rsidRPr="00A05CF4" w:rsidRDefault="00E95E04" w:rsidP="00E95E04">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E95E04" w:rsidRDefault="00E95E04" w:rsidP="008B28D1"/>
    <w:p w:rsidR="009758FD" w:rsidRDefault="009758FD" w:rsidP="009758FD">
      <w:pPr>
        <w:pStyle w:val="berschrift1"/>
      </w:pPr>
      <w:bookmarkStart w:id="61" w:name="_Toc532998524"/>
      <w:r>
        <w:lastRenderedPageBreak/>
        <w:t>Anforderungen an die Wolken-Kamera</w:t>
      </w:r>
      <w:bookmarkEnd w:id="61"/>
    </w:p>
    <w:p w:rsidR="009758FD" w:rsidRPr="0045503C" w:rsidRDefault="009758FD" w:rsidP="009758FD">
      <w:pPr>
        <w:rPr>
          <w:color w:val="FF0000"/>
        </w:rPr>
      </w:pPr>
      <w:r w:rsidRPr="0045503C">
        <w:rPr>
          <w:color w:val="FF0000"/>
        </w:rPr>
        <w:t xml:space="preserve">Basierend auf den obgenannten Vorgaben sind die Anforderungen an das Gerät zu definieren. Für die Anforderungen soll auch definiert werden, welche Kriterien erfüllt sein müssen resp. gewünscht sind. Z.B. ist wünschenswert, dass der Vorhersagezeitraum 60’ beträgt. Aber welcher Zeitraum muss mindestens erfüllt sein? Weiter sind Algorithmen zu evaluieren, welche die Aufgabe lösen können. Eine Möglichkeit besteht auch darin, Algorithmen von frei verfügbaren Bibliotheken zu analysieren (z.B. OpenCV). Für die Algorithmen ist zu evaluieren, welche Daten diese benötigen und welche Rechenleistung erforderlich ist. </w:t>
      </w:r>
    </w:p>
    <w:p w:rsidR="009758FD" w:rsidRDefault="009758FD" w:rsidP="009758FD">
      <w:pPr>
        <w:rPr>
          <w:color w:val="FF0000"/>
        </w:rPr>
      </w:pPr>
      <w:r w:rsidRPr="0045503C">
        <w:rPr>
          <w:color w:val="FF0000"/>
        </w:rPr>
        <w:t>Die Analyse der Algorithmen hat u.U. auch einen Einfluss auf die Anforderungen. Mögliche Einschränkungen durch die Algorithmen sind in den Anforderungen zu berücksichtigen.</w:t>
      </w:r>
    </w:p>
    <w:p w:rsidR="001072BB" w:rsidRPr="001072BB" w:rsidRDefault="001072BB" w:rsidP="009758FD">
      <w:r w:rsidRPr="001072BB">
        <w:t>Messverfahren die</w:t>
      </w:r>
      <w:r>
        <w:t xml:space="preserve"> nur den die Sonnenstrahlung messen (wie ein Pyranometer), bieten nicht genug Information für eine kurzfrist Prognose, da nicht alle relevanten Information erfasst werden. Damit eine kurzfristprognosse erfolgen kann müssen auch die Wolken für den Bedeckungsgrad und ihre Position sowie Bewegungsrichtung erfasst werden.</w:t>
      </w:r>
      <w:r w:rsidR="00EC73BB">
        <w:t xml:space="preserve"> Es muss somit ein Bildgebendes Verfahren eingesetz werden!</w:t>
      </w:r>
    </w:p>
    <w:p w:rsidR="00D07C1E" w:rsidRDefault="0045503C" w:rsidP="009758FD">
      <w:r>
        <w:t xml:space="preserve">Hauptproblem für die Kurzeitvorhersage liegt in der Erfassung von Wolken. Wolken müssen detektiert werden </w:t>
      </w:r>
      <w:proofErr w:type="gramStart"/>
      <w:r>
        <w:t>können</w:t>
      </w:r>
      <w:proofErr w:type="gramEnd"/>
      <w:r>
        <w:t xml:space="preserve"> dass heisst sie müssen vom Himmel unterschieden werden können. Die Beschaffenheit der Wolken ist sehr unterschiedlich. Sie können einerseits durch klar Umrisse gut vom Rest des Himmles unterschieden werden wie zum </w:t>
      </w:r>
      <w:r w:rsidR="001072BB">
        <w:t>Beispiel</w:t>
      </w:r>
      <w:r>
        <w:t xml:space="preserve"> bei einer Gewitterwolke (Nimbo Cummulus</w:t>
      </w:r>
      <w:proofErr w:type="gramStart"/>
      <w:r>
        <w:t>) .</w:t>
      </w:r>
      <w:proofErr w:type="gramEnd"/>
      <w:r>
        <w:t xml:space="preserve"> Doch bei sehr hohen, diffusen Wolken sind di Konturen nicht mehr klar erkennbar. Damit dies möglich ist muss ein Bildsensor eine möglichst hohe Auflösung haben.  Ein weiteres </w:t>
      </w:r>
      <w:r w:rsidR="001072BB">
        <w:t>Problem</w:t>
      </w:r>
      <w:r>
        <w:t xml:space="preserve"> ist der hohe Dynamikbereich den der Himmel haben kann</w:t>
      </w:r>
      <w:r w:rsidR="00C11391">
        <w:t xml:space="preserve">. </w:t>
      </w:r>
      <w:r w:rsidR="001072BB">
        <w:t xml:space="preserve"> Wenn zu grosse Helligkeit den Bildsensor in die Sättigung treibt, dann gehen für die Messung relevante Informationen verloren. </w:t>
      </w:r>
      <w:r w:rsidR="00C11391">
        <w:t xml:space="preserve">Deshalb müssen Techniken verwendet werden, um diesem Umstand gerecht werden zu können eine vermehrt eingesetzte Variante ist die Verwendung der HDR Fotographie. </w:t>
      </w:r>
    </w:p>
    <w:p w:rsidR="00C72EC4" w:rsidRPr="00F11D79" w:rsidRDefault="00C72EC4" w:rsidP="00F11D79">
      <w:pPr>
        <w:jc w:val="left"/>
        <w:rPr>
          <w:color w:val="FF0000"/>
        </w:rPr>
      </w:pPr>
      <w:r w:rsidRPr="00F11D79">
        <w:rPr>
          <w:color w:val="FF0000"/>
        </w:rPr>
        <w:t>-Dynamikbereich</w:t>
      </w:r>
      <w:r w:rsidR="00D07C1E" w:rsidRPr="00F11D79">
        <w:rPr>
          <w:color w:val="FF0000"/>
        </w:rPr>
        <w:t xml:space="preserve"> Menschliches Auge </w:t>
      </w:r>
      <w:r w:rsidR="00403246" w:rsidRPr="00F11D79">
        <w:rPr>
          <w:color w:val="FF0000"/>
        </w:rPr>
        <w:t>viel grösser als die Meisten Bildsensoren</w:t>
      </w:r>
      <w:r w:rsidR="00F11D79" w:rsidRPr="00F11D79">
        <w:rPr>
          <w:color w:val="FF0000"/>
        </w:rPr>
        <w:br/>
      </w:r>
      <w:r w:rsidRPr="00F11D79">
        <w:rPr>
          <w:color w:val="FF0000"/>
        </w:rPr>
        <w:t>-Auflösung</w:t>
      </w:r>
      <w:r w:rsidR="00403246" w:rsidRPr="00F11D79">
        <w:rPr>
          <w:color w:val="FF0000"/>
        </w:rPr>
        <w:t xml:space="preserve"> Wolken müssen erkannt werden, schwierig da Wolken teils sehr diffuse Konturen haben.</w:t>
      </w:r>
      <w:r w:rsidR="00F11D79" w:rsidRPr="00F11D79">
        <w:rPr>
          <w:color w:val="FF0000"/>
        </w:rPr>
        <w:br/>
      </w:r>
      <w:r w:rsidRPr="00F11D79">
        <w:rPr>
          <w:color w:val="FF0000"/>
        </w:rPr>
        <w:t>- HDR wegen Sättigung oder da andere Kameras Schattenbälle verwenden.</w:t>
      </w:r>
    </w:p>
    <w:p w:rsidR="00F854D6" w:rsidRDefault="00F854D6" w:rsidP="00F854D6">
      <w:pPr>
        <w:pStyle w:val="berschrift2"/>
      </w:pPr>
      <w:bookmarkStart w:id="62" w:name="_Toc532998525"/>
      <w:r>
        <w:t>Leuchtdichte</w:t>
      </w:r>
      <w:bookmarkEnd w:id="62"/>
      <w:r>
        <w:t xml:space="preserve"> </w:t>
      </w:r>
    </w:p>
    <w:p w:rsidR="00DF4C9F" w:rsidRDefault="00F854D6" w:rsidP="00F854D6">
      <w:r>
        <w:t xml:space="preserve">Leuchtdichte, im Englischen </w:t>
      </w:r>
      <w:r w:rsidR="006720A1">
        <w:t>luminance, beschreibt</w:t>
      </w:r>
      <w:r>
        <w:t xml:space="preserve"> die Menge an sichtbaren Licht, die </w:t>
      </w:r>
      <w:r w:rsidR="00D63AE7">
        <w:t xml:space="preserve">in eine bestimmte Richtung, </w:t>
      </w:r>
      <w:r>
        <w:t>von einem Gegenstand ausgestrahlt</w:t>
      </w:r>
      <w:r w:rsidR="00D63AE7">
        <w:t xml:space="preserve"> oder reflektiert wird. Sie ist deshalb ein Anhaltspunkt dafür, wie hell die Oberfläche eines </w:t>
      </w:r>
      <w:r w:rsidR="00DF4C9F">
        <w:t xml:space="preserve">Gegenstandes, </w:t>
      </w:r>
      <w:r w:rsidR="00D63AE7">
        <w:t>strahl</w:t>
      </w:r>
      <w:r w:rsidR="00DF4C9F">
        <w:t>t</w:t>
      </w:r>
      <w:r w:rsidR="00D63AE7">
        <w:t xml:space="preserve"> oder reflekt</w:t>
      </w:r>
      <w:r w:rsidR="00DF4C9F">
        <w:t>iert</w:t>
      </w:r>
      <w:r w:rsidR="00D63AE7">
        <w:t>.</w:t>
      </w:r>
      <w:r w:rsidR="006720A1">
        <w:t xml:space="preserve"> Gemessen wird die Leuchtdichte in Candela pro Quadratmeter </w:t>
      </w:r>
      <m:oMath>
        <m:r>
          <w:rPr>
            <w:rFonts w:ascii="Cambria Math" w:hAnsi="Cambria Math"/>
          </w:rPr>
          <m:t>(</m:t>
        </m:r>
        <m:f>
          <m:fPr>
            <m:type m:val="lin"/>
            <m:ctrlPr>
              <w:rPr>
                <w:rFonts w:ascii="Cambria Math" w:hAnsi="Cambria Math"/>
                <w:i/>
              </w:rPr>
            </m:ctrlPr>
          </m:fPr>
          <m:num>
            <m:r>
              <w:rPr>
                <w:rFonts w:ascii="Cambria Math" w:hAnsi="Cambria Math"/>
              </w:rPr>
              <m:t>cd</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w:r w:rsidR="006720A1">
        <w:t>. Typische Werte der Leuchtdichte, natürlicher Quellen sind:</w:t>
      </w:r>
    </w:p>
    <w:p w:rsidR="00E45F49" w:rsidRDefault="00E45F49" w:rsidP="00F854D6"/>
    <w:tbl>
      <w:tblPr>
        <w:tblStyle w:val="Tabellenraster"/>
        <w:tblW w:w="0" w:type="auto"/>
        <w:tblInd w:w="191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326"/>
        <w:gridCol w:w="1701"/>
      </w:tblGrid>
      <w:tr w:rsidR="00545203" w:rsidTr="00D95E85">
        <w:tc>
          <w:tcPr>
            <w:tcW w:w="3326" w:type="dxa"/>
            <w:shd w:val="clear" w:color="auto" w:fill="auto"/>
          </w:tcPr>
          <w:p w:rsidR="00545203" w:rsidRPr="00D93DFD" w:rsidRDefault="00D95E85" w:rsidP="00D95E85">
            <w:pPr>
              <w:spacing w:before="0"/>
              <w:jc w:val="left"/>
              <w:rPr>
                <w:rStyle w:val="Fett"/>
                <w:b w:val="0"/>
                <w:sz w:val="18"/>
                <w:szCs w:val="18"/>
                <w:u w:val="single"/>
              </w:rPr>
            </w:pPr>
            <w:r w:rsidRPr="00D95E85">
              <w:rPr>
                <w:rStyle w:val="Fett"/>
                <w:b w:val="0"/>
                <w:sz w:val="18"/>
                <w:szCs w:val="18"/>
              </w:rPr>
              <w:t xml:space="preserve">                    </w:t>
            </w:r>
            <w:r w:rsidR="00545203" w:rsidRPr="00D93DFD">
              <w:rPr>
                <w:rStyle w:val="Fett"/>
                <w:b w:val="0"/>
                <w:sz w:val="18"/>
                <w:szCs w:val="18"/>
                <w:u w:val="single"/>
              </w:rPr>
              <w:t>Lichtquelle</w:t>
            </w:r>
          </w:p>
        </w:tc>
        <w:tc>
          <w:tcPr>
            <w:tcW w:w="1701" w:type="dxa"/>
            <w:shd w:val="clear" w:color="auto" w:fill="auto"/>
          </w:tcPr>
          <w:p w:rsidR="00545203" w:rsidRPr="00D93DFD" w:rsidRDefault="00545203" w:rsidP="00545203">
            <w:pPr>
              <w:spacing w:before="0"/>
              <w:jc w:val="center"/>
              <w:rPr>
                <w:sz w:val="18"/>
                <w:szCs w:val="18"/>
                <w:u w:val="single"/>
              </w:rPr>
            </w:pPr>
            <w:r w:rsidRPr="00D93DFD">
              <w:rPr>
                <w:sz w:val="18"/>
                <w:szCs w:val="18"/>
                <w:u w:val="single"/>
              </w:rPr>
              <w:t>Leuchtdichte</w:t>
            </w:r>
          </w:p>
        </w:tc>
      </w:tr>
      <w:tr w:rsidR="00D95E85" w:rsidTr="00D95E85">
        <w:tc>
          <w:tcPr>
            <w:tcW w:w="3326" w:type="dxa"/>
            <w:shd w:val="clear" w:color="auto" w:fill="auto"/>
          </w:tcPr>
          <w:p w:rsidR="00DF4C9F" w:rsidRPr="00545203" w:rsidRDefault="00DF4C9F" w:rsidP="00FE33CA">
            <w:pPr>
              <w:spacing w:before="0"/>
              <w:rPr>
                <w:sz w:val="18"/>
                <w:szCs w:val="18"/>
              </w:rPr>
            </w:pPr>
            <w:r w:rsidRPr="00545203">
              <w:rPr>
                <w:rStyle w:val="Fett"/>
                <w:b w:val="0"/>
                <w:sz w:val="18"/>
                <w:szCs w:val="18"/>
              </w:rPr>
              <w:t>Sonnenscheibe zur Mittagszeit</w:t>
            </w:r>
            <w:r w:rsidR="00941D36" w:rsidRPr="00545203">
              <w:rPr>
                <w:sz w:val="18"/>
                <w:szCs w:val="18"/>
              </w:rPr>
              <w:t>:</w:t>
            </w:r>
          </w:p>
        </w:tc>
        <w:tc>
          <w:tcPr>
            <w:tcW w:w="1701" w:type="dxa"/>
            <w:shd w:val="clear" w:color="auto" w:fill="auto"/>
          </w:tcPr>
          <w:p w:rsidR="00DF4C9F" w:rsidRPr="00545203" w:rsidRDefault="00941D36" w:rsidP="00FE33CA">
            <w:pPr>
              <w:spacing w:before="0"/>
              <w:rPr>
                <w:sz w:val="18"/>
                <w:szCs w:val="18"/>
              </w:rPr>
            </w:pPr>
            <m:oMathPara>
              <m:oMath>
                <m:r>
                  <w:rPr>
                    <w:rFonts w:ascii="Cambria Math" w:hAnsi="Cambria Math"/>
                    <w:sz w:val="18"/>
                    <w:szCs w:val="18"/>
                  </w:rPr>
                  <m:t xml:space="preserve">1.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9</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FE33CA">
            <w:pPr>
              <w:spacing w:before="0"/>
              <w:rPr>
                <w:sz w:val="18"/>
                <w:szCs w:val="18"/>
              </w:rPr>
            </w:pPr>
            <w:r w:rsidRPr="00545203">
              <w:rPr>
                <w:bCs/>
                <w:sz w:val="18"/>
                <w:szCs w:val="18"/>
              </w:rPr>
              <w:t>Sonnenscheibe</w:t>
            </w:r>
            <w:r w:rsidRPr="00545203">
              <w:rPr>
                <w:sz w:val="18"/>
                <w:szCs w:val="18"/>
              </w:rPr>
              <w:t xml:space="preserve"> direkt über dem Horizont</w:t>
            </w:r>
            <w:r w:rsidR="00E823C6" w:rsidRPr="00545203">
              <w:rPr>
                <w:sz w:val="18"/>
                <w:szCs w:val="18"/>
              </w:rPr>
              <w:t>:</w:t>
            </w:r>
          </w:p>
        </w:tc>
        <w:tc>
          <w:tcPr>
            <w:tcW w:w="1701" w:type="dxa"/>
            <w:shd w:val="clear" w:color="auto" w:fill="auto"/>
          </w:tcPr>
          <w:p w:rsidR="00DF4C9F" w:rsidRPr="00545203" w:rsidRDefault="00E823C6" w:rsidP="00FE33CA">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6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5</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D95E85" w:rsidTr="00D95E85">
        <w:tc>
          <w:tcPr>
            <w:tcW w:w="3326" w:type="dxa"/>
            <w:shd w:val="clear" w:color="auto" w:fill="auto"/>
          </w:tcPr>
          <w:p w:rsidR="00DF4C9F" w:rsidRPr="00545203" w:rsidRDefault="00941D36" w:rsidP="00941D36">
            <w:pPr>
              <w:spacing w:before="0"/>
              <w:rPr>
                <w:sz w:val="18"/>
                <w:szCs w:val="18"/>
              </w:rPr>
            </w:pPr>
            <w:r w:rsidRPr="00545203">
              <w:rPr>
                <w:bCs/>
                <w:sz w:val="18"/>
                <w:szCs w:val="18"/>
              </w:rPr>
              <w:t xml:space="preserve">Durchschnittlicher </w:t>
            </w:r>
            <w:r w:rsidRPr="00545203">
              <w:rPr>
                <w:sz w:val="18"/>
                <w:szCs w:val="18"/>
              </w:rPr>
              <w:t>wolkenloser Himmel</w:t>
            </w:r>
            <w:r w:rsidR="00E823C6" w:rsidRPr="00545203">
              <w:rPr>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8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Mondoberfläche</w:t>
            </w:r>
            <w:r w:rsidR="00E823C6" w:rsidRPr="00545203">
              <w:rPr>
                <w:bCs/>
                <w:sz w:val="18"/>
                <w:szCs w:val="18"/>
              </w:rPr>
              <w:t>:</w:t>
            </w:r>
          </w:p>
        </w:tc>
        <w:tc>
          <w:tcPr>
            <w:tcW w:w="1701" w:type="dxa"/>
            <w:shd w:val="clear" w:color="auto" w:fill="auto"/>
          </w:tcPr>
          <w:p w:rsidR="00941D36" w:rsidRPr="00545203" w:rsidRDefault="00941D36" w:rsidP="00FE33CA">
            <w:pPr>
              <w:spacing w:before="0"/>
              <w:rPr>
                <w:sz w:val="18"/>
                <w:szCs w:val="18"/>
              </w:rPr>
            </w:pPr>
            <m:oMathPara>
              <m:oMath>
                <m:r>
                  <w:rPr>
                    <w:rFonts w:ascii="Cambria Math" w:hAnsi="Cambria Math"/>
                    <w:sz w:val="18"/>
                    <w:szCs w:val="18"/>
                  </w:rPr>
                  <m:t xml:space="preserve">2.5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941D36" w:rsidP="00941D36">
            <w:pPr>
              <w:spacing w:before="0"/>
              <w:rPr>
                <w:bCs/>
                <w:sz w:val="18"/>
                <w:szCs w:val="18"/>
              </w:rPr>
            </w:pPr>
            <w:r w:rsidRPr="00545203">
              <w:rPr>
                <w:bCs/>
                <w:sz w:val="18"/>
                <w:szCs w:val="18"/>
              </w:rPr>
              <w:t>Durchschnittlich bewölkter Tag</w:t>
            </w:r>
            <w:r w:rsidR="00E823C6" w:rsidRPr="00545203">
              <w:rPr>
                <w:bCs/>
                <w:sz w:val="18"/>
                <w:szCs w:val="18"/>
              </w:rPr>
              <w:t>:</w:t>
            </w:r>
          </w:p>
        </w:tc>
        <w:tc>
          <w:tcPr>
            <w:tcW w:w="1701" w:type="dxa"/>
            <w:shd w:val="clear" w:color="auto" w:fill="auto"/>
          </w:tcPr>
          <w:p w:rsidR="00941D36" w:rsidRPr="00545203" w:rsidRDefault="00E823C6" w:rsidP="00FE33CA">
            <w:pPr>
              <w:spacing w:before="0"/>
              <w:rPr>
                <w:sz w:val="18"/>
                <w:szCs w:val="18"/>
              </w:rPr>
            </w:pPr>
            <m:oMathPara>
              <m:oMath>
                <m:r>
                  <w:rPr>
                    <w:rFonts w:ascii="Cambria Math" w:hAnsi="Cambria Math"/>
                    <w:sz w:val="18"/>
                    <w:szCs w:val="18"/>
                  </w:rPr>
                  <m:t xml:space="preserve">   </m:t>
                </m:r>
                <m:r>
                  <w:rPr>
                    <w:rFonts w:ascii="Cambria Math" w:hAnsi="Cambria Math"/>
                    <w:sz w:val="18"/>
                    <w:szCs w:val="18"/>
                  </w:rPr>
                  <m:t xml:space="preserve">2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3</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r w:rsidR="00941D36" w:rsidTr="00D95E85">
        <w:tc>
          <w:tcPr>
            <w:tcW w:w="3326" w:type="dxa"/>
            <w:shd w:val="clear" w:color="auto" w:fill="auto"/>
          </w:tcPr>
          <w:p w:rsidR="00941D36" w:rsidRPr="00545203" w:rsidRDefault="00E823C6" w:rsidP="00941D36">
            <w:pPr>
              <w:spacing w:before="0"/>
              <w:rPr>
                <w:bCs/>
                <w:sz w:val="18"/>
                <w:szCs w:val="18"/>
              </w:rPr>
            </w:pPr>
            <w:r w:rsidRPr="00545203">
              <w:rPr>
                <w:bCs/>
                <w:sz w:val="18"/>
                <w:szCs w:val="18"/>
              </w:rPr>
              <w:t>Mondlose Nacht:</w:t>
            </w:r>
          </w:p>
        </w:tc>
        <w:tc>
          <w:tcPr>
            <w:tcW w:w="1701" w:type="dxa"/>
            <w:shd w:val="clear" w:color="auto" w:fill="auto"/>
          </w:tcPr>
          <w:p w:rsidR="00941D36" w:rsidRPr="00545203" w:rsidRDefault="00E823C6" w:rsidP="00E823C6">
            <w:pPr>
              <w:keepNext/>
              <w:spacing w:before="0"/>
              <w:rPr>
                <w:sz w:val="18"/>
                <w:szCs w:val="18"/>
              </w:rPr>
            </w:pPr>
            <m:oMathPara>
              <m:oMath>
                <m:r>
                  <w:rPr>
                    <w:rFonts w:ascii="Cambria Math" w:hAnsi="Cambria Math"/>
                    <w:sz w:val="18"/>
                    <w:szCs w:val="18"/>
                  </w:rPr>
                  <m:t xml:space="preserve">     4</m:t>
                </m:r>
                <m:r>
                  <w:rPr>
                    <w:rFonts w:ascii="Cambria Math" w:hAnsi="Cambria Math"/>
                    <w:sz w:val="18"/>
                    <w:szCs w:val="18"/>
                  </w:rPr>
                  <m:t xml:space="preserve"> ∙ </m:t>
                </m:r>
                <m:sSup>
                  <m:sSupPr>
                    <m:ctrlPr>
                      <w:rPr>
                        <w:rFonts w:ascii="Cambria Math" w:hAnsi="Cambria Math"/>
                        <w:i/>
                        <w:sz w:val="18"/>
                        <w:szCs w:val="18"/>
                      </w:rPr>
                    </m:ctrlPr>
                  </m:sSupPr>
                  <m:e>
                    <m:r>
                      <w:rPr>
                        <w:rFonts w:ascii="Cambria Math" w:hAnsi="Cambria Math"/>
                        <w:sz w:val="18"/>
                        <w:szCs w:val="18"/>
                      </w:rPr>
                      <m:t>10</m:t>
                    </m:r>
                  </m:e>
                  <m:sup>
                    <m:r>
                      <w:rPr>
                        <w:rFonts w:ascii="Cambria Math" w:hAnsi="Cambria Math"/>
                        <w:sz w:val="18"/>
                        <w:szCs w:val="18"/>
                      </w:rPr>
                      <m:t>-4</m:t>
                    </m:r>
                  </m:sup>
                </m:sSup>
                <m:f>
                  <m:fPr>
                    <m:type m:val="lin"/>
                    <m:ctrlPr>
                      <w:rPr>
                        <w:rFonts w:ascii="Cambria Math" w:hAnsi="Cambria Math"/>
                        <w:i/>
                        <w:sz w:val="18"/>
                        <w:szCs w:val="18"/>
                      </w:rPr>
                    </m:ctrlPr>
                  </m:fPr>
                  <m:num>
                    <m:r>
                      <w:rPr>
                        <w:rFonts w:ascii="Cambria Math" w:hAnsi="Cambria Math"/>
                        <w:sz w:val="18"/>
                        <w:szCs w:val="18"/>
                      </w:rPr>
                      <m:t>cd</m:t>
                    </m:r>
                  </m:num>
                  <m:den>
                    <m:sSup>
                      <m:sSupPr>
                        <m:ctrlPr>
                          <w:rPr>
                            <w:rFonts w:ascii="Cambria Math" w:hAnsi="Cambria Math"/>
                            <w:i/>
                            <w:sz w:val="18"/>
                            <w:szCs w:val="18"/>
                          </w:rPr>
                        </m:ctrlPr>
                      </m:sSupPr>
                      <m:e>
                        <m:r>
                          <w:rPr>
                            <w:rFonts w:ascii="Cambria Math" w:hAnsi="Cambria Math"/>
                            <w:sz w:val="18"/>
                            <w:szCs w:val="18"/>
                          </w:rPr>
                          <m:t>m</m:t>
                        </m:r>
                      </m:e>
                      <m:sup>
                        <m:r>
                          <w:rPr>
                            <w:rFonts w:ascii="Cambria Math" w:hAnsi="Cambria Math"/>
                            <w:sz w:val="18"/>
                            <w:szCs w:val="18"/>
                          </w:rPr>
                          <m:t>2</m:t>
                        </m:r>
                      </m:sup>
                    </m:sSup>
                  </m:den>
                </m:f>
              </m:oMath>
            </m:oMathPara>
          </w:p>
        </w:tc>
      </w:tr>
    </w:tbl>
    <w:p w:rsidR="00DF4C9F" w:rsidRDefault="00E45F49" w:rsidP="00E45F49">
      <w:pPr>
        <w:pStyle w:val="Beschriftung"/>
        <w:ind w:left="1428"/>
      </w:pPr>
      <w:r>
        <w:br/>
      </w:r>
      <w:bookmarkStart w:id="63" w:name="_Toc532998601"/>
      <w:r w:rsidR="00E823C6">
        <w:t xml:space="preserve">Tabelle </w:t>
      </w:r>
      <w:r w:rsidR="00E823C6">
        <w:fldChar w:fldCharType="begin"/>
      </w:r>
      <w:r w:rsidR="00E823C6">
        <w:instrText xml:space="preserve"> SEQ Tabelle \* ARABIC </w:instrText>
      </w:r>
      <w:r w:rsidR="00E823C6">
        <w:fldChar w:fldCharType="separate"/>
      </w:r>
      <w:r w:rsidR="00E823C6">
        <w:rPr>
          <w:noProof/>
        </w:rPr>
        <w:t>1</w:t>
      </w:r>
      <w:r w:rsidR="00E823C6">
        <w:fldChar w:fldCharType="end"/>
      </w:r>
      <w:r w:rsidR="00E823C6">
        <w:rPr>
          <w:noProof/>
        </w:rPr>
        <w:t>: Typische Werte der Leuchtdichte, natürlicher Quellen</w:t>
      </w:r>
      <w:r w:rsidR="00FF4CD3">
        <w:rPr>
          <w:noProof/>
        </w:rPr>
        <w:t xml:space="preserve"> </w:t>
      </w:r>
      <w:r w:rsidR="00FF4CD3">
        <w:rPr>
          <w:noProof/>
        </w:rPr>
        <w:fldChar w:fldCharType="begin"/>
      </w:r>
      <w:r w:rsidR="00DB0E05">
        <w:rPr>
          <w:noProof/>
        </w:rPr>
        <w:instrText xml:space="preserve"> ADDIN ZOTERO_ITEM CSL_CITATION {"citationID":"5fjo7BwB","properties":{"formattedCitation":"[11]","plainCitation":"[11]","noteIndex":0},"citationItems":[{"id":433,"uris":["http://zotero.org/users/4187467/items/9V495SSQ"],"uri":["http://zotero.org/users/4187467/items/9V495SSQ"],"itemData":{"id":433,"type":"webpage","title":"Leuchtdichte","URL":"https://www.schorsch.com/de/wissen/glossar/leuchtdichte.html","accessed":{"date-parts":[["2018",12,18]]}}}],"schema":"https://github.com/citation-style-language/schema/raw/master/csl-citation.json"} </w:instrText>
      </w:r>
      <w:r w:rsidR="00FF4CD3">
        <w:rPr>
          <w:noProof/>
        </w:rPr>
        <w:fldChar w:fldCharType="separate"/>
      </w:r>
      <w:r w:rsidR="00DB0E05" w:rsidRPr="00DB0E05">
        <w:t>[11]</w:t>
      </w:r>
      <w:r w:rsidR="00FF4CD3">
        <w:rPr>
          <w:noProof/>
        </w:rPr>
        <w:fldChar w:fldCharType="end"/>
      </w:r>
      <w:r w:rsidR="00E823C6">
        <w:rPr>
          <w:noProof/>
        </w:rPr>
        <w:t>.</w:t>
      </w:r>
      <w:bookmarkEnd w:id="63"/>
    </w:p>
    <w:p w:rsidR="006F55C1" w:rsidRDefault="006F55C1" w:rsidP="006F55C1">
      <w:pPr>
        <w:pStyle w:val="berschrift2"/>
      </w:pPr>
      <w:bookmarkStart w:id="64" w:name="_Toc532998526"/>
      <w:r>
        <w:lastRenderedPageBreak/>
        <w:t>Dynamikbereich</w:t>
      </w:r>
      <w:bookmarkEnd w:id="64"/>
    </w:p>
    <w:p w:rsidR="00416213" w:rsidRDefault="00B26EC9" w:rsidP="009758FD">
      <w:r>
        <w:t>Der Dynamikbereich beschreibt das Verhältnis zwischen m</w:t>
      </w:r>
      <w:r w:rsidR="009F088E">
        <w:t>aximalem</w:t>
      </w:r>
      <w:r>
        <w:t xml:space="preserve"> und minimale</w:t>
      </w:r>
      <w:r w:rsidR="009F088E">
        <w:t xml:space="preserve">m </w:t>
      </w:r>
      <w:r>
        <w:t>Wert der Leuchtdichte</w:t>
      </w:r>
      <w:r w:rsidR="009F088E">
        <w:t>,</w:t>
      </w:r>
      <w:r>
        <w:t xml:space="preserve"> in einem Bild oder Szene. </w:t>
      </w:r>
      <w:r w:rsidR="009F088E">
        <w:t xml:space="preserve">Das menschliche Auge ist in der Lage einen Dynamik-Bereich </w:t>
      </w:r>
      <w:r w:rsidR="009F088E">
        <w:br/>
        <w:t xml:space="preserve">von </w:t>
      </w:r>
      <m:oMath>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1 </m:t>
        </m:r>
      </m:oMath>
      <w:r w:rsidR="009F088E">
        <w:t xml:space="preserve">, gleichzeitig </w:t>
      </w:r>
      <w:r w:rsidR="008C5C79">
        <w:t>wahrzunehmen, was ungefähr 24 f-stops</w:t>
      </w:r>
      <w:r w:rsidR="009F088E">
        <w:t xml:space="preserve"> </w:t>
      </w:r>
      <w:r w:rsidR="008C5C79">
        <w:t xml:space="preserve">(Blendenschritten) entspricht </w:t>
      </w:r>
      <w:r w:rsidR="008C5C79">
        <w:fldChar w:fldCharType="begin"/>
      </w:r>
      <w:r w:rsidR="00DB0E05">
        <w:instrText xml:space="preserve"> ADDIN ZOTERO_ITEM CSL_CITATION {"citationID":"hqkngwo1","properties":{"formattedCitation":"[12]","plainCitation":"[12]","noteIndex":0},"citationItems":[{"id":434,"uris":["http://zotero.org/users/4187467/items/5K7TDBIN"],"uri":["http://zotero.org/users/4187467/items/5K7TDBIN"],"itemData":{"id":434,"type":"webpage","title":"Understanding Dynamic Range in Digital Photography","URL":"https://www.cambridgeincolour.com/tutorials/dynamic-range.htm","accessed":{"date-parts":[["2018",12,18]]}}}],"schema":"https://github.com/citation-style-language/schema/raw/master/csl-citation.json"} </w:instrText>
      </w:r>
      <w:r w:rsidR="008C5C79">
        <w:fldChar w:fldCharType="separate"/>
      </w:r>
      <w:r w:rsidR="00DB0E05" w:rsidRPr="00DB0E05">
        <w:t>[12]</w:t>
      </w:r>
      <w:r w:rsidR="008C5C79">
        <w:fldChar w:fldCharType="end"/>
      </w:r>
      <w:r w:rsidR="008C5C79">
        <w:t xml:space="preserve">. </w:t>
      </w:r>
    </w:p>
    <w:p w:rsidR="000B2C92" w:rsidRDefault="00BF46A1" w:rsidP="009758FD">
      <w:r>
        <w:t>Ein Bildsensor</w:t>
      </w:r>
      <w:r w:rsidR="00B94159">
        <w:t xml:space="preserve"> hingegen</w:t>
      </w:r>
      <w:r>
        <w:t xml:space="preserve"> ist nicht in der Lage denselben Dynamikbereich abzubilden. </w:t>
      </w:r>
      <w:r w:rsidR="00AB2F61">
        <w:t xml:space="preserve">Ein </w:t>
      </w:r>
      <w:r>
        <w:t>Bi</w:t>
      </w:r>
      <w:r w:rsidR="00AB2F61">
        <w:t xml:space="preserve">ldsensor </w:t>
      </w:r>
      <w:r>
        <w:t>besteh</w:t>
      </w:r>
      <w:r w:rsidR="00AB2F61">
        <w:t>t</w:t>
      </w:r>
      <w:r>
        <w:t xml:space="preserve"> aus Millionen von </w:t>
      </w:r>
      <w:r w:rsidR="00AB2F61">
        <w:t>winz</w:t>
      </w:r>
      <w:r>
        <w:t>ig</w:t>
      </w:r>
      <w:r w:rsidR="00AB2F61">
        <w:t xml:space="preserve">en </w:t>
      </w:r>
      <w:r>
        <w:t xml:space="preserve">lichtempfindlichen </w:t>
      </w:r>
      <w:r w:rsidR="00AB2F61">
        <w:t>Zellen,</w:t>
      </w:r>
      <w:r>
        <w:t xml:space="preserve"> </w:t>
      </w:r>
      <w:r w:rsidR="00AB2F61">
        <w:t xml:space="preserve">den Fotozellen. Sie entsprechen den Pixeln, in einem digitalen Bild. </w:t>
      </w:r>
      <w:r w:rsidR="000B2C92">
        <w:t xml:space="preserve">Wird der Auslöser der Kamera betätigt, dann werden die Fotozellen für die Zeitspanne der eingestellten Verschlusszeit belichtet. </w:t>
      </w:r>
      <w:r w:rsidR="004F10F4">
        <w:t>Trift ein Photon auf eine Photozelle, wird ein winziges elektrisches Signal erzeugt.</w:t>
      </w:r>
      <w:r w:rsidR="0045503C">
        <w:t xml:space="preserve"> Der </w:t>
      </w:r>
      <w:r w:rsidR="000B2C92">
        <w:t xml:space="preserve">Bildsensor </w:t>
      </w:r>
      <w:r w:rsidR="004F10F4">
        <w:t xml:space="preserve">wertet nun die Signalstärke </w:t>
      </w:r>
      <w:r w:rsidR="000B2C92">
        <w:t xml:space="preserve">aus, </w:t>
      </w:r>
      <w:r w:rsidR="004F10F4">
        <w:t>um die Anzahl der eingefangenen Photonen</w:t>
      </w:r>
      <w:r w:rsidR="000B2C92">
        <w:t xml:space="preserve"> </w:t>
      </w:r>
      <w:r w:rsidR="004F10F4">
        <w:t>zu ermitteln. Die Signale werden anschliessend zu digitale Signalen quantisiert und zwar mit einer Genauigkeit, die der Bittiefe entspricht. Die resultierende Genauigkeit</w:t>
      </w:r>
      <w:r w:rsidR="00223CD6">
        <w:t xml:space="preserve">, kann dabei weiter abnehmen, je nach verwendetem Dateiformat. </w:t>
      </w:r>
      <w:r w:rsidR="0045503C">
        <w:t>Ein 8 B</w:t>
      </w:r>
      <w:r w:rsidR="00223CD6">
        <w:t xml:space="preserve">it JPEG Format, beschränkt sich somit auf den </w:t>
      </w:r>
      <w:r w:rsidR="00223CD6">
        <w:br/>
        <w:t>Wertebereich 0 - 255.</w:t>
      </w:r>
    </w:p>
    <w:p w:rsidR="00AB2F61" w:rsidRDefault="00AB2F61" w:rsidP="009758FD">
      <w:r>
        <w:t>Fotozellen können nur den Helligkeitswert, abbilden. Damit auch die Farbinformation erfasst werden kann, wird vor jede Fotozelle ein Farbfilter</w:t>
      </w:r>
      <w:r w:rsidR="00D519BC">
        <w:t>,</w:t>
      </w:r>
      <w:r>
        <w:t xml:space="preserve"> in einer der drei Grundfarben, Rot, Grün oder Blau aufgebracht. </w:t>
      </w:r>
      <w:r w:rsidR="00D519BC">
        <w:t>Das sich daraus ergebende schachbrettartige Muster wird, als Bayer-Matrix bezeichnet. Das menschliche Auge, nimmt den grünen Anteil des Lichtes am besten wahr, weshalb auch in der Regel</w:t>
      </w:r>
      <w:r w:rsidR="000B2C92">
        <w:t>,</w:t>
      </w:r>
      <w:r w:rsidR="00D519BC">
        <w:t xml:space="preserve"> die Hälfte aller Fotozellen </w:t>
      </w:r>
      <w:r w:rsidR="000B2C92">
        <w:t>mit</w:t>
      </w:r>
      <w:r w:rsidR="0005295B">
        <w:t xml:space="preserve"> </w:t>
      </w:r>
      <w:r w:rsidR="00D519BC">
        <w:t xml:space="preserve">grünen Filter </w:t>
      </w:r>
      <w:r w:rsidR="0005295B">
        <w:t>bedeckt</w:t>
      </w:r>
      <w:r w:rsidR="00D519BC">
        <w:t xml:space="preserve"> </w:t>
      </w:r>
      <w:r w:rsidR="00DF1C98">
        <w:t>sind</w:t>
      </w:r>
      <w:r w:rsidR="00D519BC">
        <w:t>. Die restlichen Fotozellen werden zu gleichen Teilen mit roten und blauen Filtern versehen</w:t>
      </w:r>
      <w:r w:rsidR="000B2C92">
        <w:t xml:space="preserve"> </w:t>
      </w:r>
      <w:r w:rsidR="000B2C92">
        <w:fldChar w:fldCharType="begin"/>
      </w:r>
      <w:r w:rsidR="00DB0E05">
        <w:instrText xml:space="preserve"> ADDIN ZOTERO_ITEM CSL_CITATION {"citationID":"Zo5mfwdr","properties":{"formattedCitation":"[13]","plainCitation":"[13]","noteIndex":0},"citationItems":[{"id":435,"uris":["http://zotero.org/users/4187467/items/WTI3QX5B"],"uri":["http://zotero.org/users/4187467/items/WTI3QX5B"],"itemData":{"id":435,"type":"webpage","title":"Understanding Digital Camera Sensors","URL":"https://www.cambridgeincolour.com/tutorials/camera-sensors.htm","accessed":{"date-parts":[["2018",12,18]]}}}],"schema":"https://github.com/citation-style-language/schema/raw/master/csl-citation.json"} </w:instrText>
      </w:r>
      <w:r w:rsidR="000B2C92">
        <w:fldChar w:fldCharType="separate"/>
      </w:r>
      <w:r w:rsidR="00DB0E05" w:rsidRPr="00DB0E05">
        <w:t>[13]</w:t>
      </w:r>
      <w:r w:rsidR="000B2C92">
        <w:fldChar w:fldCharType="end"/>
      </w:r>
      <w:r w:rsidR="00D519BC">
        <w:t>.</w:t>
      </w:r>
      <w:r w:rsidR="000B2C92">
        <w:t xml:space="preserve"> </w:t>
      </w:r>
    </w:p>
    <w:p w:rsidR="00B94159" w:rsidRDefault="00EC16C6" w:rsidP="009758FD">
      <w:r>
        <w:t xml:space="preserve">Durch einen Prozess der als </w:t>
      </w:r>
      <w:r w:rsidR="000B2C92">
        <w:t>“b</w:t>
      </w:r>
      <w:r>
        <w:t xml:space="preserve">ayer </w:t>
      </w:r>
      <w:r w:rsidR="000B2C92">
        <w:t>d</w:t>
      </w:r>
      <w:r>
        <w:t>emosaicing”</w:t>
      </w:r>
      <w:r w:rsidR="00AB2F61">
        <w:t xml:space="preserve"> </w:t>
      </w:r>
      <w:r w:rsidR="000B2C92">
        <w:t>oder kurz “debayering” bezeichnet</w:t>
      </w:r>
      <w:r w:rsidR="00AB2F61">
        <w:t xml:space="preserve"> wird, kann </w:t>
      </w:r>
      <w:r w:rsidR="00DF198C">
        <w:t xml:space="preserve">durch Interpolation von benachbarten Feldern der Bayer-Matrix, der Farbwert für </w:t>
      </w:r>
      <w:proofErr w:type="gramStart"/>
      <w:r w:rsidR="00DF198C">
        <w:t>jedes Pixel</w:t>
      </w:r>
      <w:proofErr w:type="gramEnd"/>
      <w:r w:rsidR="00DF198C">
        <w:t xml:space="preserve"> eins Bildes berechnet werden. </w:t>
      </w:r>
    </w:p>
    <w:p w:rsidR="003457B4" w:rsidRDefault="003457B4" w:rsidP="009758FD">
      <w:r>
        <w:t>Die Abmessung der Fotozelle bestimmen den Dynamikbereich der Kamera. Falls eine Fotozelle mehr Photonen erhält</w:t>
      </w:r>
      <w:r w:rsidR="00D31A76">
        <w:t>,</w:t>
      </w:r>
      <w:r>
        <w:t xml:space="preserve"> als sie aufnehmen kann, dann geht sie in die Sättigung, sodass die zusätzlich einfallenden Photonen nicht mehr wahrgenommen werden.</w:t>
      </w:r>
      <w:r w:rsidR="00A43AF4">
        <w:t xml:space="preserve"> Selbst wenn eine Kamera einen grossen Dynamikbereich erfassen könnte, wäre der tatsächlich nutzbare Dynamikbereich, immer durch die Quantisierungsgenauigkeit</w:t>
      </w:r>
      <w:r w:rsidR="00745CFC">
        <w:t xml:space="preserve">, also der verwendeten Bittiefe, </w:t>
      </w:r>
      <w:r w:rsidR="00640A1B">
        <w:t>vorgegeben</w:t>
      </w:r>
      <w:r w:rsidR="00745CFC">
        <w:t xml:space="preserve">. </w:t>
      </w:r>
    </w:p>
    <w:p w:rsidR="00CA1689" w:rsidRDefault="00081D52" w:rsidP="009758FD">
      <w:r>
        <w:t>Tatsächlich beschreibt der Dynamikbereich eines Bildsensors das Verhältnis, zwischen dem hellsten messbaren Wert (Sättigung) und dem kleinsten noch messbaren Wert, der über dem Grundrauschen</w:t>
      </w:r>
      <w:r w:rsidR="00D434DD">
        <w:t xml:space="preserve"> des Bilds</w:t>
      </w:r>
      <w:r w:rsidR="00E40E6B">
        <w:t>ensors</w:t>
      </w:r>
      <w:r>
        <w:t xml:space="preserve"> liegt. </w:t>
      </w:r>
    </w:p>
    <w:p w:rsidR="00D434DD" w:rsidRDefault="00D434DD" w:rsidP="009758FD">
      <w:r>
        <w:t xml:space="preserve">Das bedeutet, bedingt durch das Grundrauschen des Bildsensors und des A/D-Wandlers, wird der tatsächliche Dynamikbereich immer unter dem theoretisch möglichen Dynamikbereich bleiben. So reduziert sich zum Beispiel, der Dynamikbereich eines 16 Bit auflösenden Bildsensors, auf ungefähr </w:t>
      </w:r>
      <w:r w:rsidR="004543AB">
        <w:br/>
      </w:r>
      <w:r>
        <w:t xml:space="preserve">12 Bit, wodurch der theoretisch mögliche Wertebereich </w:t>
      </w:r>
      <m:oMath>
        <m:r>
          <w:rPr>
            <w:rFonts w:ascii="Cambria Math" w:hAnsi="Cambria Math"/>
          </w:rPr>
          <m:t>0-</m:t>
        </m:r>
        <m:sSup>
          <m:sSupPr>
            <m:ctrlPr>
              <w:rPr>
                <w:rFonts w:ascii="Cambria Math" w:hAnsi="Cambria Math"/>
                <w:i/>
              </w:rPr>
            </m:ctrlPr>
          </m:sSupPr>
          <m:e>
            <m:r>
              <w:rPr>
                <w:rFonts w:ascii="Cambria Math" w:hAnsi="Cambria Math"/>
              </w:rPr>
              <m:t>65</m:t>
            </m:r>
          </m:e>
          <m:sup>
            <m:r>
              <w:rPr>
                <w:rFonts w:ascii="Cambria Math" w:hAnsi="Cambria Math"/>
              </w:rPr>
              <m:t>'</m:t>
            </m:r>
          </m:sup>
        </m:sSup>
        <m:r>
          <w:rPr>
            <w:rFonts w:ascii="Cambria Math" w:hAnsi="Cambria Math"/>
          </w:rPr>
          <m:t xml:space="preserve">535 </m:t>
        </m:r>
      </m:oMath>
      <w:r w:rsidR="004D1AA2">
        <w:t xml:space="preserve">auf </w:t>
      </w:r>
      <m:oMath>
        <m:r>
          <w:rPr>
            <w:rFonts w:ascii="Cambria Math" w:hAnsi="Cambria Math"/>
          </w:rPr>
          <m:t>0-</m:t>
        </m:r>
        <m:sSup>
          <m:sSupPr>
            <m:ctrlPr>
              <w:rPr>
                <w:rFonts w:ascii="Cambria Math" w:hAnsi="Cambria Math"/>
                <w:i/>
              </w:rPr>
            </m:ctrlPr>
          </m:sSupPr>
          <m:e>
            <m:r>
              <w:rPr>
                <w:rFonts w:ascii="Cambria Math" w:hAnsi="Cambria Math"/>
              </w:rPr>
              <m:t>4</m:t>
            </m:r>
          </m:e>
          <m:sup>
            <m:r>
              <w:rPr>
                <w:rFonts w:ascii="Cambria Math" w:hAnsi="Cambria Math"/>
              </w:rPr>
              <m:t>'</m:t>
            </m:r>
          </m:sup>
        </m:sSup>
        <m:r>
          <w:rPr>
            <w:rFonts w:ascii="Cambria Math" w:hAnsi="Cambria Math"/>
          </w:rPr>
          <m:t>096</m:t>
        </m:r>
      </m:oMath>
      <w:r w:rsidR="004D1AA2">
        <w:t xml:space="preserve"> reduziert wird, also um den Faktor 16 abnimmt. </w:t>
      </w:r>
    </w:p>
    <w:p w:rsidR="00416213" w:rsidRDefault="00416213" w:rsidP="00416213">
      <w:pPr>
        <w:pStyle w:val="berschrift2"/>
      </w:pPr>
      <w:bookmarkStart w:id="65" w:name="_Toc532998527"/>
      <w:r>
        <w:t xml:space="preserve">HDR – High Dynamic Range </w:t>
      </w:r>
      <w:r w:rsidRPr="00416213">
        <w:t>Fotografie</w:t>
      </w:r>
      <w:bookmarkEnd w:id="65"/>
    </w:p>
    <w:p w:rsidR="00D55929" w:rsidRDefault="00D55929" w:rsidP="00416213">
      <w:r>
        <w:t>Herkömmliche Bildsensoren verfügen nicht über den Dynamikbereich der benötigten wird um den gesamten Helligkeitsbereich des Himmels, an einem klaren sonnigen Tage abzubilden. An solchen Tagen können die Unterschiede zwischen dem hellsten Bereich um die Sonnen und dem dunkelsten, wie zum Beispiel die Unterseite einer massiven Wolke</w:t>
      </w:r>
      <w:r w:rsidR="00F12523">
        <w:t>, im Bereich von mehreren Zehnerpotenzen liegen.</w:t>
      </w:r>
    </w:p>
    <w:p w:rsidR="00990982" w:rsidRDefault="00990982" w:rsidP="00416213"/>
    <w:p w:rsidR="00F12523" w:rsidRDefault="00990982" w:rsidP="00416213">
      <w:r>
        <w:lastRenderedPageBreak/>
        <w:t xml:space="preserve">Urquhard: </w:t>
      </w:r>
      <w:r w:rsidRPr="00990982">
        <w:rPr>
          <w:color w:val="0070C0"/>
          <w:u w:val="single"/>
        </w:rPr>
        <w:t>C:\Users\ati\Desktop\MSE\MSE_Thesis\Hardware\Kamera\Anforderungen an die Kamera\ Developement of a short term solar power forecasting capability using ground based visible wavelength imagery Urquhart.pdf</w:t>
      </w:r>
    </w:p>
    <w:p w:rsidR="00416213" w:rsidRDefault="00416213" w:rsidP="00416213">
      <w:r>
        <w:t xml:space="preserve">Kurz erklären was es </w:t>
      </w:r>
      <w:proofErr w:type="gramStart"/>
      <w:r>
        <w:t>ist  und</w:t>
      </w:r>
      <w:proofErr w:type="gramEnd"/>
      <w:r>
        <w:t xml:space="preserve"> wieso es hier eingesetzt werden kann </w:t>
      </w:r>
      <w:r>
        <w:sym w:font="Wingdings" w:char="F0E0"/>
      </w:r>
      <w:r>
        <w:t xml:space="preserve"> insbesondere um die Übersättigung der Aufnahemn zu verhindern indem der Dynamikbereich durch Fusionoieren von Bildreihen vergrössert wird.</w:t>
      </w:r>
    </w:p>
    <w:p w:rsidR="00270ECD" w:rsidRDefault="00FA5831" w:rsidP="00416213">
      <w:pPr>
        <w:rPr>
          <w:color w:val="4F81BD" w:themeColor="accent1"/>
          <w:u w:val="single"/>
        </w:rPr>
      </w:pPr>
      <w:r w:rsidRPr="00FA5831">
        <w:rPr>
          <w:color w:val="FF0000"/>
        </w:rPr>
        <w:t xml:space="preserve">Sehr gute s FAQ zu HDR + Dynamic Range: </w:t>
      </w:r>
      <w:hyperlink r:id="rId24" w:history="1">
        <w:r w:rsidR="00AA6403" w:rsidRPr="00B72776">
          <w:rPr>
            <w:rStyle w:val="Hyperlink"/>
          </w:rPr>
          <w:t>https://www.hdrsoft.com/resources/dri.html&lt;</w:t>
        </w:r>
      </w:hyperlink>
    </w:p>
    <w:p w:rsidR="00AA6403" w:rsidRDefault="00AA6403" w:rsidP="00416213">
      <w:pPr>
        <w:rPr>
          <w:color w:val="4F81BD" w:themeColor="accent1"/>
          <w:u w:val="single"/>
        </w:rPr>
      </w:pPr>
      <w:r w:rsidRPr="007930EE">
        <w:rPr>
          <w:b/>
          <w:color w:val="FF0000"/>
          <w:u w:val="single"/>
        </w:rPr>
        <w:t>HDR – which algorithm to chooes</w:t>
      </w:r>
      <w:r w:rsidRPr="007930EE">
        <w:rPr>
          <w:color w:val="FF0000"/>
        </w:rPr>
        <w:t xml:space="preserve"> </w:t>
      </w:r>
      <w:r>
        <w:rPr>
          <w:color w:val="000000" w:themeColor="text1"/>
        </w:rPr>
        <w:t xml:space="preserve">Kap. </w:t>
      </w:r>
      <w:r>
        <w:rPr>
          <w:rFonts w:ascii="NimbusRomNo9L-Medi" w:hAnsi="NimbusRomNo9L-Medi" w:cs="NimbusRomNo9L-Medi"/>
        </w:rPr>
        <w:t>4.3.1.3.5</w:t>
      </w:r>
      <w:r w:rsidRPr="00AA6403">
        <w:rPr>
          <w:color w:val="000000" w:themeColor="text1"/>
        </w:rPr>
        <w:t xml:space="preserve">? </w:t>
      </w:r>
      <w:r w:rsidRPr="00AA6403">
        <w:rPr>
          <w:color w:val="000000" w:themeColor="text1"/>
        </w:rPr>
        <w:sym w:font="Wingdings" w:char="F0E0"/>
      </w:r>
      <w:r w:rsidRPr="00AA6403">
        <w:rPr>
          <w:color w:val="000000" w:themeColor="text1"/>
          <w:u w:val="single"/>
        </w:rPr>
        <w:t xml:space="preserve"> </w:t>
      </w:r>
      <w:r w:rsidRPr="00BC53B2">
        <w:rPr>
          <w:color w:val="0070C0"/>
          <w:u w:val="single"/>
        </w:rPr>
        <w:t>C:\Users\ati\Desktop\MSE\MSE_Thesis\Theorie\allgemein sky imaging\Machine-learning-based forecasting of distributed solar energy production.pdf</w:t>
      </w:r>
    </w:p>
    <w:p w:rsidR="007930EE" w:rsidRPr="001072BB" w:rsidRDefault="007930EE" w:rsidP="007930EE">
      <w:pPr>
        <w:rPr>
          <w:color w:val="FF0000"/>
        </w:rPr>
      </w:pPr>
      <w:r w:rsidRPr="001072BB">
        <w:rPr>
          <w:color w:val="FF0000"/>
        </w:rPr>
        <w:t>Wichtig ist hier noch zu erwähnen das die Algorithmen teilweidse sehr rechenintensiv sein können. So zum Beipiel das Debayering oder vorallem das berechen der HDR Bilder.</w:t>
      </w:r>
      <w:r>
        <w:rPr>
          <w:color w:val="FF0000"/>
        </w:rPr>
        <w:t xml:space="preserve"> Vielleicht wären ander Algorithmen besser </w:t>
      </w:r>
      <w:proofErr w:type="gramStart"/>
      <w:r>
        <w:rPr>
          <w:color w:val="FF0000"/>
        </w:rPr>
        <w:t>geeignet ?</w:t>
      </w:r>
      <w:proofErr w:type="gramEnd"/>
      <w:r>
        <w:rPr>
          <w:color w:val="FF0000"/>
        </w:rPr>
        <w:t xml:space="preserve"> -&gt; </w:t>
      </w:r>
      <w:proofErr w:type="gramStart"/>
      <w:r>
        <w:rPr>
          <w:color w:val="FF0000"/>
        </w:rPr>
        <w:t>Stitching ?</w:t>
      </w:r>
      <w:proofErr w:type="gramEnd"/>
    </w:p>
    <w:p w:rsidR="007930EE" w:rsidRPr="00FA5831" w:rsidRDefault="007930EE" w:rsidP="00416213">
      <w:pPr>
        <w:rPr>
          <w:color w:val="4F81BD" w:themeColor="accent1"/>
          <w:u w:val="single"/>
        </w:rPr>
      </w:pPr>
    </w:p>
    <w:p w:rsidR="00416213" w:rsidRDefault="00416213" w:rsidP="00416213">
      <w:pPr>
        <w:pStyle w:val="berschrift2"/>
      </w:pPr>
      <w:bookmarkStart w:id="66" w:name="_Toc532998528"/>
      <w:r>
        <w:t>Raw vs. JPEG</w:t>
      </w:r>
      <w:bookmarkEnd w:id="66"/>
    </w:p>
    <w:p w:rsidR="00777BD0" w:rsidRDefault="00456CD4" w:rsidP="00416213">
      <w:r>
        <w:t>Eine RAW-Datei enthält, wie der Name vermuten lässt, rohe unbearbeitete Informationen die direkt vom Bildsensor stammen.</w:t>
      </w:r>
      <w:r w:rsidR="00621189">
        <w:t xml:space="preserve"> </w:t>
      </w:r>
      <w:r w:rsidR="003F5319">
        <w:t>Die RAW-</w:t>
      </w:r>
      <w:r w:rsidR="00B412F4">
        <w:t xml:space="preserve">Datei </w:t>
      </w:r>
      <w:r w:rsidR="009711D3">
        <w:t>wurde</w:t>
      </w:r>
      <w:r w:rsidR="00B412F4">
        <w:t xml:space="preserve"> noch </w:t>
      </w:r>
      <w:r w:rsidR="009711D3">
        <w:t>nicht</w:t>
      </w:r>
      <w:r w:rsidR="00B412F4">
        <w:t xml:space="preserve"> </w:t>
      </w:r>
      <w:r w:rsidR="009711D3">
        <w:t xml:space="preserve">dem </w:t>
      </w:r>
      <w:r w:rsidR="00B412F4">
        <w:t>Demosaicing</w:t>
      </w:r>
      <w:r w:rsidR="009711D3">
        <w:t xml:space="preserve"> unterzogen. Digital Kameras verarbeiten in der Regel die Rohformate zu JPEG oder TIFF Bildern, die anschliessend auf der Speicherkarte abgelegt werden. Die Konvertierung der Rohdaten in das JPEG Format ist im Wesentlichen eine Kompression, bei der grosse Teile der ursprünglichen Bildinformation verloren gehen. Das Erstellen eines JPEG Bildes beinhaltet mehrere Teilschritte wie das </w:t>
      </w:r>
      <w:r w:rsidR="009711D3">
        <w:t>Demosaicing</w:t>
      </w:r>
      <w:r w:rsidR="009711D3">
        <w:t>, Weissabgleich, Schärfen, Korrektur der Sättigung um einige zu nennen</w:t>
      </w:r>
      <w:r w:rsidR="00F02C65">
        <w:t xml:space="preserve"> </w:t>
      </w:r>
      <w:r w:rsidR="00F02C65">
        <w:fldChar w:fldCharType="begin"/>
      </w:r>
      <w:r w:rsidR="00F02C65">
        <w:instrText xml:space="preserve"> ADDIN ZOTERO_ITEM CSL_CITATION {"citationID":"1d1ktyfW","properties":{"formattedCitation":"[14]","plainCitation":"[14]","noteIndex":0},"citationItems":[{"id":441,"uris":["http://zotero.org/users/4187467/items/JJHSWUCD"],"uri":["http://zotero.org/users/4187467/items/JJHSWUCD"],"itemData":{"id":441,"type":"webpage","title":"Image Types: JPEG &amp; TIFF File Formats","URL":"https://www.cambridgeincolour.com/tutorials/imagetypes.htm","accessed":{"date-parts":[["2018",12,19]]}}}],"schema":"https://github.com/citation-style-language/schema/raw/master/csl-citation.json"} </w:instrText>
      </w:r>
      <w:r w:rsidR="00F02C65">
        <w:fldChar w:fldCharType="separate"/>
      </w:r>
      <w:r w:rsidR="00F02C65" w:rsidRPr="00F02C65">
        <w:t>[14]</w:t>
      </w:r>
      <w:r w:rsidR="00F02C65">
        <w:fldChar w:fldCharType="end"/>
      </w:r>
      <w:r w:rsidR="009711D3">
        <w:t xml:space="preserve">. </w:t>
      </w:r>
      <w:r w:rsidR="00AF37B5">
        <w:t>Zudem ist ein</w:t>
      </w:r>
      <w:r w:rsidR="009711D3">
        <w:t xml:space="preserve"> JPEG</w:t>
      </w:r>
      <w:r w:rsidR="003F5319">
        <w:t xml:space="preserve"> </w:t>
      </w:r>
      <w:r w:rsidR="009711D3">
        <w:t xml:space="preserve">Bild auch </w:t>
      </w:r>
      <w:proofErr w:type="gramStart"/>
      <w:r w:rsidR="009711D3">
        <w:t xml:space="preserve">eine </w:t>
      </w:r>
      <w:r w:rsidR="00AF37B5">
        <w:t>Gamma</w:t>
      </w:r>
      <w:proofErr w:type="gramEnd"/>
      <w:r w:rsidR="00AF37B5">
        <w:rPr>
          <w:rStyle w:val="Funotenzeichen"/>
        </w:rPr>
        <w:footnoteReference w:id="3"/>
      </w:r>
      <w:r w:rsidR="00AF37B5">
        <w:t xml:space="preserve"> korrigierte Reproduktion des </w:t>
      </w:r>
      <w:r w:rsidR="00E32F4D">
        <w:t>ursprünglichen Rohformats</w:t>
      </w:r>
      <w:r w:rsidR="00AF37B5">
        <w:t xml:space="preserve">, bei der die Helligkeit des Bildes, dem menschlichen Empfinden angeglichen wird. </w:t>
      </w:r>
      <w:r w:rsidR="00F02C65">
        <w:t xml:space="preserve">Ein RAW-Bild hingegen, bleibt trotz des </w:t>
      </w:r>
      <w:r w:rsidR="00F02C65">
        <w:t>Demosaicing</w:t>
      </w:r>
      <w:r w:rsidR="00F02C65">
        <w:t xml:space="preserve"> linear in Bezug auf die enthaltenen </w:t>
      </w:r>
      <w:r w:rsidR="00F02C65">
        <w:br/>
        <w:t xml:space="preserve">Helligkeitsinformationen. </w:t>
      </w:r>
      <w:r w:rsidR="005B2C28">
        <w:t xml:space="preserve">Wurde das </w:t>
      </w:r>
      <w:r w:rsidR="00F02C65">
        <w:t xml:space="preserve">JPEG Bild </w:t>
      </w:r>
      <w:r w:rsidR="005B2C28">
        <w:t>erstellt, lässt es sich nicht mehr zurückkonvertieren, da einige der Teilschritte zu Informationsverlusten führen. Insgesamt verliert das JPEG Bild an Genauigkeit gegenüber dem RAW Bild</w:t>
      </w:r>
      <w:r w:rsidR="003F5319">
        <w:t xml:space="preserve"> </w:t>
      </w:r>
      <w:r w:rsidR="003F5319">
        <w:fldChar w:fldCharType="begin"/>
      </w:r>
      <w:r w:rsidR="003F5319">
        <w:instrText xml:space="preserve"> ADDIN ZOTERO_ITEM CSL_CITATION {"citationID":"z9ccIWnN","properties":{"formattedCitation":"[15]","plainCitation":"[15]","noteIndex":0},"citationItems":[{"id":442,"uris":["http://zotero.org/users/4187467/items/5ATSPME2"],"uri":["http://zotero.org/users/4187467/items/5ATSPME2"],"itemData":{"id":442,"type":"webpage","title":"RAW vs JPEG","URL":"https://digital-photography-school.com/raw-vs-jpeg/","accessed":{"date-parts":[["2018",12,19]]}}}],"schema":"https://github.com/citation-style-language/schema/raw/master/csl-citation.json"} </w:instrText>
      </w:r>
      <w:r w:rsidR="003F5319">
        <w:fldChar w:fldCharType="separate"/>
      </w:r>
      <w:r w:rsidR="003F5319" w:rsidRPr="003F5319">
        <w:t>[15]</w:t>
      </w:r>
      <w:r w:rsidR="003F5319">
        <w:fldChar w:fldCharType="end"/>
      </w:r>
      <w:r w:rsidR="005B2C28">
        <w:t>.</w:t>
      </w:r>
      <w:r w:rsidR="00F02C65">
        <w:t xml:space="preserve"> </w:t>
      </w:r>
      <w:r w:rsidR="003F5319">
        <w:t xml:space="preserve">Wie bereits erwähnt, werden die Rohdaten mit einer Bittiefe von 16 Bit hinterlegt. Bei der Kompression zu einem JPEG Bild geht jedoch die ursprüngliche Bittiefe verloren, da für JPEG Bilder lediglich 8 Bits pro Farbkanal verwendet werden. </w:t>
      </w:r>
      <w:bookmarkStart w:id="67" w:name="_GoBack"/>
      <w:bookmarkEnd w:id="67"/>
    </w:p>
    <w:p w:rsidR="00416213" w:rsidRDefault="00416213" w:rsidP="00416213">
      <w:pPr>
        <w:rPr>
          <w:color w:val="000000" w:themeColor="text1"/>
        </w:rPr>
      </w:pPr>
      <w:r>
        <w:t xml:space="preserve">Seite 16 Kapitel 2.2.4 in </w:t>
      </w:r>
      <w:r w:rsidRPr="00416213">
        <w:rPr>
          <w:color w:val="0070C0"/>
          <w:u w:val="single"/>
        </w:rPr>
        <w:t>C:\Users\ati\Desktop\MSE\MSE_Thesis\Theorie\diverse arbeiten \Varghese-2014-ColorCalibratedHighDynamicRangedTimelapseVideousingRemoteCaptur.pdf</w:t>
      </w:r>
    </w:p>
    <w:p w:rsidR="005E51DC" w:rsidRPr="005E51DC" w:rsidRDefault="005E51DC" w:rsidP="00416213">
      <w:pPr>
        <w:rPr>
          <w:color w:val="000000" w:themeColor="text1"/>
        </w:rPr>
      </w:pPr>
      <w:r>
        <w:rPr>
          <w:color w:val="000000" w:themeColor="text1"/>
        </w:rPr>
        <w:t>Siehe auch:</w:t>
      </w:r>
    </w:p>
    <w:p w:rsidR="00BE21E4" w:rsidRDefault="00BE21E4" w:rsidP="00416213">
      <w:pPr>
        <w:rPr>
          <w:color w:val="0070C0"/>
          <w:u w:val="single"/>
        </w:rPr>
      </w:pPr>
      <w:r w:rsidRPr="005E51DC">
        <w:rPr>
          <w:color w:val="0070C0"/>
          <w:u w:val="single"/>
        </w:rPr>
        <w:t>C:\Users\ati\Desktop\MSE\MSE_Thesis\Bildverarbeitung\HDR images</w:t>
      </w:r>
      <w:r w:rsidR="005E51DC" w:rsidRPr="005E51DC">
        <w:rPr>
          <w:color w:val="0070C0"/>
          <w:u w:val="single"/>
        </w:rPr>
        <w:t>\ Processing RAW images in Python.pdf</w:t>
      </w:r>
    </w:p>
    <w:p w:rsidR="009758FD" w:rsidRDefault="009758FD" w:rsidP="009758FD">
      <w:pPr>
        <w:pStyle w:val="berschrift2"/>
      </w:pPr>
      <w:bookmarkStart w:id="68" w:name="_Toc532998529"/>
      <w:r>
        <w:t>Evaluation</w:t>
      </w:r>
      <w:bookmarkEnd w:id="68"/>
    </w:p>
    <w:p w:rsidR="009758FD" w:rsidRDefault="009758FD" w:rsidP="009758FD">
      <w:pPr>
        <w:pStyle w:val="Default"/>
        <w:rPr>
          <w:sz w:val="20"/>
          <w:szCs w:val="20"/>
        </w:rPr>
      </w:pPr>
      <w:r>
        <w:rPr>
          <w:sz w:val="20"/>
          <w:szCs w:val="20"/>
        </w:rPr>
        <w:t xml:space="preserve">Anhand der Anforderungen und der Analyse der Algorithmen ist die Sensorik zu evaluieren. Auch eine geeignete Controller-Plattform ist zu bestimmen. </w:t>
      </w:r>
    </w:p>
    <w:p w:rsidR="009758FD" w:rsidRDefault="009758FD" w:rsidP="009758FD">
      <w:r>
        <w:t>Es sind geeignete Verfahren zu bestimmen, um die Zuverlässigkeit und Genauigkeit der Ergebnisse d</w:t>
      </w:r>
      <w:r w:rsidR="00C72EC4">
        <w:t>er Algo</w:t>
      </w:r>
      <w:r>
        <w:t>rithmen zu überprüfen.</w:t>
      </w:r>
    </w:p>
    <w:p w:rsidR="00790779" w:rsidRDefault="00790779" w:rsidP="009758FD"/>
    <w:p w:rsidR="00790779" w:rsidRPr="009758FD" w:rsidRDefault="002B3507" w:rsidP="002B3507">
      <w:pPr>
        <w:jc w:val="left"/>
      </w:pPr>
      <w:r>
        <w:t>-Evaluatin der EinplatinenComputer</w:t>
      </w:r>
      <w:r>
        <w:br/>
        <w:t>-Evaluatin der Camera Module</w:t>
      </w:r>
    </w:p>
    <w:p w:rsidR="00875077" w:rsidRDefault="00637238" w:rsidP="003E65BD">
      <w:pPr>
        <w:pStyle w:val="berschrift1"/>
      </w:pPr>
      <w:bookmarkStart w:id="69" w:name="_Toc532998530"/>
      <w:r>
        <w:lastRenderedPageBreak/>
        <w:t>ProSekKa Wolken-Kamera</w:t>
      </w:r>
      <w:bookmarkEnd w:id="69"/>
    </w:p>
    <w:p w:rsidR="00231F8D" w:rsidRDefault="00B62206" w:rsidP="00452D93">
      <w:r>
        <w:t>Die Entwicklung der ProSekKa Wolken-Kamera</w:t>
      </w:r>
      <w:r w:rsidR="00520AE1">
        <w:t>,</w:t>
      </w:r>
      <w:r>
        <w:t xml:space="preserve"> </w:t>
      </w:r>
      <w:r w:rsidR="00520AE1">
        <w:t>soll in erster Linie aufzeigen</w:t>
      </w:r>
      <w:r w:rsidR="00C718C4">
        <w:t>,</w:t>
      </w:r>
      <w:r w:rsidR="00520AE1">
        <w:t xml:space="preserve"> wo die technisch realisierbare Grenze liegt, </w:t>
      </w:r>
      <w:r w:rsidR="00C718C4">
        <w:t xml:space="preserve">wenn ausschliesslich </w:t>
      </w:r>
      <w:r w:rsidR="00520AE1">
        <w:t xml:space="preserve">Standardkomponenten </w:t>
      </w:r>
      <w:r w:rsidR="00C718C4">
        <w:t>verwendet werden. Preise von Handelsübliche Wolken-Kameras bewegen sich schnell im vierstelligen Bereich. Dagegen sollen die Gesamtkosten dieser kostengünstigen Variante, den zwei bis untern dreistelligen Bereich nicht überschreiten.</w:t>
      </w:r>
      <w:r w:rsidR="00231F8D">
        <w:t xml:space="preserve"> </w:t>
      </w:r>
    </w:p>
    <w:p w:rsidR="00C718C4" w:rsidRDefault="00CE794C" w:rsidP="00452D93">
      <w:r>
        <w:t xml:space="preserve">Es zeigt sich, dass </w:t>
      </w:r>
      <w:r w:rsidR="009D6448">
        <w:t>insbesondere</w:t>
      </w:r>
      <w:r w:rsidR="009758FD">
        <w:t xml:space="preserve"> die </w:t>
      </w:r>
      <w:r>
        <w:t xml:space="preserve">Beschaffung </w:t>
      </w:r>
      <w:r w:rsidR="009758FD">
        <w:t xml:space="preserve">eines geeigneten Fischaugen-Objektives in diesem Segment eine besondere Herausforderung darstellt.  </w:t>
      </w:r>
      <w:r w:rsidR="00231F8D">
        <w:t xml:space="preserve"> </w:t>
      </w:r>
    </w:p>
    <w:p w:rsidR="001E4B00" w:rsidRDefault="001E4B00" w:rsidP="001E4B00">
      <w:pPr>
        <w:pStyle w:val="berschrift2"/>
      </w:pPr>
      <w:bookmarkStart w:id="70" w:name="_Toc532998531"/>
      <w:r>
        <w:t xml:space="preserve">Allgemeiner Aufbau der </w:t>
      </w:r>
      <w:r w:rsidRPr="00FB2DFF">
        <w:t>ProSekKa</w:t>
      </w:r>
      <w:r>
        <w:t xml:space="preserve"> Wolken-Kamera</w:t>
      </w:r>
      <w:bookmarkEnd w:id="70"/>
    </w:p>
    <w:p w:rsidR="00452D93" w:rsidRDefault="00FB2DFF" w:rsidP="00452D93">
      <w:r w:rsidRPr="00FB2DFF">
        <w:t xml:space="preserve">Die ProSekKa Wolken-Kamera, </w:t>
      </w:r>
      <w:r w:rsidR="00FC39DF">
        <w:t>setzt sich zusammen aus einem Spritzwasser geschütztem Gehäuse, einem Raspberry Pi 3 Model B und einem Raspberry Pi Kamera Modul</w:t>
      </w:r>
      <w:r w:rsidR="00452D93">
        <w:t>,</w:t>
      </w:r>
      <w:r w:rsidR="00FC39DF">
        <w:t xml:space="preserve"> Version 2. Zusätzlich verfügt die Wolken-Kamera über eine Heizung und eine Entfeuchtungsanlage, um Beschlagen des Acryldoms zu verhindern</w:t>
      </w:r>
      <w:r w:rsidR="00452D93">
        <w:t>.</w:t>
      </w:r>
      <w:r w:rsidR="00FC39DF">
        <w:t xml:space="preserve"> </w:t>
      </w:r>
    </w:p>
    <w:p w:rsidR="00E44CFC" w:rsidRDefault="00DD12A0" w:rsidP="00452D93">
      <w:r>
        <w:t xml:space="preserve">Es wurden drei identische Kameras aufgebaut. </w:t>
      </w:r>
      <w:r w:rsidR="00D62005">
        <w:t>D</w:t>
      </w:r>
      <w:r w:rsidR="001B7667">
        <w:t xml:space="preserve">ie dritte Kamera dient als Ersatz. </w:t>
      </w:r>
      <w:r w:rsidR="00E44CFC">
        <w:t xml:space="preserve">Beide Kameras </w:t>
      </w:r>
      <w:r w:rsidR="008F24FD">
        <w:t>sind</w:t>
      </w:r>
      <w:r w:rsidR="00E44CFC">
        <w:t xml:space="preserve"> über das Hochschulnetzwerk mit dem FTP-Server des IHomeLab verbunden.</w:t>
      </w:r>
      <w:r w:rsidR="00C93721">
        <w:t xml:space="preserve"> In regelmässigen Abständen nehmen die Kameras Bilder auf.</w:t>
      </w:r>
      <w:r w:rsidR="00E44CFC">
        <w:t xml:space="preserve"> </w:t>
      </w:r>
      <w:r w:rsidR="00DB71AF">
        <w:t xml:space="preserve">Dabei entstehen sehr grosse Datenmengen, die effizient abgelegt werden müssen. </w:t>
      </w:r>
      <w:r w:rsidR="00D62005">
        <w:t>Jeweils um Mitternach</w:t>
      </w:r>
      <w:r w:rsidR="008F24FD">
        <w:t>t, la</w:t>
      </w:r>
      <w:r w:rsidR="00D62005">
        <w:t xml:space="preserve">den die Kameras </w:t>
      </w:r>
      <w:r w:rsidR="008F24FD">
        <w:t xml:space="preserve">ihre </w:t>
      </w:r>
      <w:r w:rsidR="00D62005">
        <w:t xml:space="preserve">Bilder als ZIP-Datei auf den FTP-Server. </w:t>
      </w:r>
      <w:r w:rsidR="008F24FD">
        <w:t xml:space="preserve">Der FTP-Server dient dabei lediglich als Zwischenablage. Die Bilder werden schlussendlich auf ein dediziertes NAS-Laufwerk verschoben, wo sie bis zur Weiterverarbeitung bleiben. </w:t>
      </w:r>
      <w:r w:rsidR="00DB71AF">
        <w:t>Wurden die Bilder Nachbearbeitet, dann werden diese, inklusive relevanter Bilddaten, in einer</w:t>
      </w:r>
      <w:r w:rsidR="00514E1E">
        <w:t xml:space="preserve"> MySQL Datenbank, auf dem NAS-Laufwerk, </w:t>
      </w:r>
      <w:r w:rsidR="00DB71AF">
        <w:t xml:space="preserve">abgelegt. </w:t>
      </w:r>
      <w:r w:rsidR="00C53298">
        <w:t xml:space="preserve">Das NAS-Laufwerk verfügt über </w:t>
      </w:r>
      <w:proofErr w:type="gramStart"/>
      <w:r w:rsidR="00C53298">
        <w:t>ein MySQL-Server</w:t>
      </w:r>
      <w:proofErr w:type="gramEnd"/>
      <w:r w:rsidR="00C53298">
        <w:t xml:space="preserve">, womit effizient auf die Bilder zugegriffen werden kann, auch von mehreren Rechnern gleichzeitig. </w:t>
      </w:r>
    </w:p>
    <w:p w:rsidR="004732EF" w:rsidRDefault="00514E1E" w:rsidP="00452D93">
      <w:r>
        <w:t>Die</w:t>
      </w:r>
      <w:r w:rsidR="004732EF">
        <w:t xml:space="preserve"> Kameras verfügen über zusätzliche Sensoren. Gemessen werden innen und Aussentemperatur sowie die Helligkeit. Diese Daten werden lokal in einer SQL Datenbank in der Kamera aufgezeichnet. </w:t>
      </w:r>
    </w:p>
    <w:p w:rsidR="00CC66CF" w:rsidRDefault="00CC66CF" w:rsidP="00452D93"/>
    <w:p w:rsidR="00514E1E" w:rsidRDefault="00444B08" w:rsidP="00514E1E">
      <w:pPr>
        <w:keepNext/>
        <w:jc w:val="center"/>
      </w:pPr>
      <w:r>
        <w:rPr>
          <w:noProof/>
        </w:rPr>
        <w:drawing>
          <wp:inline distT="0" distB="0" distL="0" distR="0" wp14:anchorId="7AAB85B4" wp14:editId="21354AE5">
            <wp:extent cx="4210334" cy="2606728"/>
            <wp:effectExtent l="0" t="0" r="0" b="3175"/>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4635" cy="2609391"/>
                    </a:xfrm>
                    <a:prstGeom prst="rect">
                      <a:avLst/>
                    </a:prstGeom>
                    <a:noFill/>
                    <a:ln>
                      <a:noFill/>
                    </a:ln>
                  </pic:spPr>
                </pic:pic>
              </a:graphicData>
            </a:graphic>
          </wp:inline>
        </w:drawing>
      </w:r>
    </w:p>
    <w:p w:rsidR="00CC66CF" w:rsidRDefault="00514E1E" w:rsidP="00304110">
      <w:pPr>
        <w:pStyle w:val="Beschriftung"/>
        <w:jc w:val="center"/>
      </w:pPr>
      <w:bookmarkStart w:id="71" w:name="_Toc532998597"/>
      <w:r>
        <w:t xml:space="preserve">Abbildung </w:t>
      </w:r>
      <w:r>
        <w:fldChar w:fldCharType="begin"/>
      </w:r>
      <w:r>
        <w:instrText xml:space="preserve"> SEQ Abbildung \* ARABIC </w:instrText>
      </w:r>
      <w:r>
        <w:fldChar w:fldCharType="separate"/>
      </w:r>
      <w:r>
        <w:rPr>
          <w:noProof/>
        </w:rPr>
        <w:t>9</w:t>
      </w:r>
      <w:r>
        <w:fldChar w:fldCharType="end"/>
      </w:r>
      <w:r>
        <w:rPr>
          <w:noProof/>
        </w:rPr>
        <w:t xml:space="preserve"> : Schematischer Aufbau der </w:t>
      </w:r>
      <w:r>
        <w:t xml:space="preserve">ProSekKa </w:t>
      </w:r>
      <w:r>
        <w:rPr>
          <w:noProof/>
        </w:rPr>
        <w:t>Wolken-Kamera.</w:t>
      </w:r>
      <w:bookmarkEnd w:id="71"/>
    </w:p>
    <w:p w:rsidR="00444B08" w:rsidRDefault="00444B08" w:rsidP="00452D93"/>
    <w:p w:rsidR="00D970B7" w:rsidRDefault="00D970B7" w:rsidP="00452D93">
      <w:r>
        <w:lastRenderedPageBreak/>
        <w:t>Als Betriebssystem, wird Raspbian Stretch</w:t>
      </w:r>
      <w:r w:rsidR="00000648">
        <w:rPr>
          <w:rStyle w:val="Funotenzeichen"/>
        </w:rPr>
        <w:footnoteReference w:id="4"/>
      </w:r>
      <w:r>
        <w:t xml:space="preserve"> eingesetzt, </w:t>
      </w:r>
      <w:r w:rsidR="00000648">
        <w:t xml:space="preserve">ein von Debian, für </w:t>
      </w:r>
      <w:r w:rsidR="00000648" w:rsidRPr="00000648">
        <w:t>Einplatinencomputer</w:t>
      </w:r>
      <w:r w:rsidR="00000648">
        <w:t xml:space="preserve">, abgeleitetes Betriebssystem, dass eine komfortable </w:t>
      </w:r>
      <w:r>
        <w:t>Desktop-</w:t>
      </w:r>
      <w:r w:rsidR="00000648">
        <w:t xml:space="preserve">Umgebung bietet, und bereits über vorinstallierte Entwicklungswerkzeuge verfügt. </w:t>
      </w:r>
      <w:r w:rsidR="0073770B">
        <w:t xml:space="preserve">Dank </w:t>
      </w:r>
      <w:r w:rsidR="0078387C">
        <w:t>RealVNC</w:t>
      </w:r>
      <w:r w:rsidR="0078387C">
        <w:rPr>
          <w:rStyle w:val="Funotenzeichen"/>
        </w:rPr>
        <w:footnoteReference w:id="5"/>
      </w:r>
      <w:r w:rsidR="0078387C">
        <w:t xml:space="preserve"> </w:t>
      </w:r>
      <w:r w:rsidR="005C0D84">
        <w:t xml:space="preserve">einer </w:t>
      </w:r>
      <w:r w:rsidR="0078387C">
        <w:t xml:space="preserve">vorinstalliert Remote-Desktop Anwendung, </w:t>
      </w:r>
      <w:r w:rsidR="005C0D84">
        <w:t xml:space="preserve">kann über eine Cloud-Verbindung, auch </w:t>
      </w:r>
      <w:r w:rsidR="00AA759F">
        <w:t xml:space="preserve">dann </w:t>
      </w:r>
      <w:r w:rsidR="005C0D84">
        <w:t>auf ein</w:t>
      </w:r>
      <w:r w:rsidR="0078387C">
        <w:t xml:space="preserve"> Raspberry Pi </w:t>
      </w:r>
      <w:r w:rsidR="005C0D84">
        <w:t xml:space="preserve">zugegriffen werden, </w:t>
      </w:r>
      <w:r w:rsidR="00AA759F">
        <w:t>wenn dieses</w:t>
      </w:r>
      <w:r w:rsidR="005C0D84">
        <w:t xml:space="preserve"> in einem privaten Netzwerk</w:t>
      </w:r>
      <w:r w:rsidR="00055D5F">
        <w:t xml:space="preserve"> eingebunden </w:t>
      </w:r>
      <w:r w:rsidR="005C0D84">
        <w:t xml:space="preserve">ist, sofern </w:t>
      </w:r>
      <w:r w:rsidR="00AA759F">
        <w:t>das</w:t>
      </w:r>
      <w:r w:rsidR="005C0D84">
        <w:t xml:space="preserve"> Netzwerk über einen Internetzugang verfügt. </w:t>
      </w:r>
      <w:r w:rsidR="0078387C">
        <w:t xml:space="preserve"> </w:t>
      </w:r>
    </w:p>
    <w:p w:rsidR="00452D93" w:rsidRDefault="00452D93" w:rsidP="00452D93"/>
    <w:p w:rsidR="002857DE" w:rsidRDefault="002857DE" w:rsidP="001E4B00">
      <w:pPr>
        <w:pStyle w:val="berschrift2"/>
      </w:pPr>
      <w:bookmarkStart w:id="72" w:name="_Toc532998532"/>
      <w:r>
        <w:t xml:space="preserve">Hardware </w:t>
      </w:r>
      <w:r w:rsidR="003112FF">
        <w:t xml:space="preserve">und Aufbau </w:t>
      </w:r>
      <w:r>
        <w:t xml:space="preserve">der </w:t>
      </w:r>
      <w:r w:rsidRPr="00FB2DFF">
        <w:t>ProSekKa</w:t>
      </w:r>
      <w:r>
        <w:t xml:space="preserve"> Wolken-Kamera</w:t>
      </w:r>
      <w:bookmarkEnd w:id="72"/>
    </w:p>
    <w:p w:rsidR="002857DE" w:rsidRDefault="002857DE" w:rsidP="00452D93"/>
    <w:p w:rsidR="001E4B00" w:rsidRDefault="001E4B00" w:rsidP="00452D93"/>
    <w:p w:rsidR="001E4B00" w:rsidRDefault="001E4B00" w:rsidP="00452D93"/>
    <w:p w:rsidR="001E4B00" w:rsidRDefault="001E4B00" w:rsidP="00452D93"/>
    <w:p w:rsidR="004E781E" w:rsidRDefault="004E781E" w:rsidP="00452D93">
      <w:r>
        <w:t xml:space="preserve">Anforderungen </w:t>
      </w:r>
    </w:p>
    <w:p w:rsidR="004E781E" w:rsidRDefault="004E781E" w:rsidP="004E781E">
      <w:r>
        <w:t>Auflösung Dynamikbereich</w:t>
      </w:r>
    </w:p>
    <w:p w:rsidR="004E781E" w:rsidRDefault="00D107E9" w:rsidP="00D107E9">
      <w:pPr>
        <w:jc w:val="left"/>
        <w:rPr>
          <w:color w:val="4F81BD" w:themeColor="accent1"/>
          <w:u w:val="single"/>
          <w:lang w:val="en-US"/>
        </w:rPr>
      </w:pPr>
      <w:r w:rsidRPr="000B6D1F">
        <w:rPr>
          <w:lang w:val="en-US"/>
        </w:rPr>
        <w:t>Messen der Helligkeit mittels Raspberry pi</w:t>
      </w:r>
      <w:r w:rsidRPr="000B6D1F">
        <w:rPr>
          <w:lang w:val="en-US"/>
        </w:rPr>
        <w:br/>
      </w:r>
      <w:r w:rsidRPr="000B6D1F">
        <w:rPr>
          <w:color w:val="4F81BD" w:themeColor="accent1"/>
          <w:u w:val="single"/>
          <w:lang w:val="en-US"/>
        </w:rPr>
        <w:t>C:\Users\tahorvat\Documents\MSE\MSE_Thesis\Bildverarbeitung\Brightness Calculations\A practical device for measuring the luminance distribution.pdf</w:t>
      </w:r>
    </w:p>
    <w:p w:rsidR="00D62005" w:rsidRPr="000B6D1F" w:rsidRDefault="00D62005" w:rsidP="00D107E9">
      <w:pPr>
        <w:jc w:val="left"/>
        <w:rPr>
          <w:color w:val="4F81BD" w:themeColor="accent1"/>
          <w:u w:val="single"/>
          <w:lang w:val="en-US"/>
        </w:rPr>
      </w:pPr>
    </w:p>
    <w:p w:rsidR="00947226" w:rsidRDefault="00947226">
      <w:pPr>
        <w:spacing w:before="0" w:line="240" w:lineRule="auto"/>
        <w:jc w:val="left"/>
      </w:pPr>
      <w:r>
        <w:br w:type="page"/>
      </w:r>
    </w:p>
    <w:p w:rsidR="00C40B7F" w:rsidRDefault="00C40B7F" w:rsidP="00C40B7F">
      <w:pPr>
        <w:pStyle w:val="berschrift2"/>
      </w:pPr>
      <w:bookmarkStart w:id="73" w:name="_Toc532998533"/>
      <w:r w:rsidRPr="00C40B7F">
        <w:lastRenderedPageBreak/>
        <w:t>Ground Truth</w:t>
      </w:r>
      <w:bookmarkEnd w:id="73"/>
    </w:p>
    <w:p w:rsidR="00BC67F7" w:rsidRPr="00DE7F58" w:rsidRDefault="00930BF6" w:rsidP="00930BF6">
      <w:r w:rsidRPr="00DE7F58">
        <w:t xml:space="preserve">Zur Interpretation der Bilder und Kalibrierung der Wolken-Kameras, werden lokale Messdaten benötigt. Hierzu wird die Wolken-Kamera 2, unmittelbar neben der Messstation platziert. So kann </w:t>
      </w:r>
      <w:r w:rsidR="00AC094E">
        <w:t>sichergestellt</w:t>
      </w:r>
      <w:r w:rsidRPr="00DE7F58">
        <w:t xml:space="preserve"> werden, dass das geeichte Pyranometer und die Wolken-Kamera</w:t>
      </w:r>
      <w:r w:rsidR="00DE7F58" w:rsidRPr="00DE7F58">
        <w:t>,</w:t>
      </w:r>
      <w:r w:rsidRPr="00DE7F58">
        <w:t xml:space="preserve"> </w:t>
      </w:r>
      <w:r w:rsidR="00DE7F58" w:rsidRPr="00DE7F58">
        <w:t>den gleiche</w:t>
      </w:r>
      <w:r w:rsidR="00C4522F">
        <w:t xml:space="preserve">n Bedingungen ausgesetzt sind. </w:t>
      </w:r>
    </w:p>
    <w:p w:rsidR="00573A8F" w:rsidRPr="001325CA" w:rsidRDefault="00573A8F" w:rsidP="00C40B7F">
      <w:r>
        <w:t xml:space="preserve">Die Hochschule </w:t>
      </w:r>
      <w:r w:rsidR="009509E0">
        <w:t xml:space="preserve">Luzern für Technik und Architektur, in Horw, verfügt über eine wissenschaftliche Messstation </w:t>
      </w:r>
      <w:r w:rsidR="00DE7F58">
        <w:t>zur Messung der</w:t>
      </w:r>
      <w:r w:rsidR="009509E0">
        <w:t xml:space="preserve"> Sonneneinstrahlung</w:t>
      </w:r>
      <w:r w:rsidR="00DE7F58">
        <w:t xml:space="preserve">. Die Anlage befindet sich </w:t>
      </w:r>
      <w:r w:rsidR="006A5068">
        <w:t xml:space="preserve">auf dem </w:t>
      </w:r>
      <w:r w:rsidR="009509E0">
        <w:t>Dach des Trakt</w:t>
      </w:r>
      <w:r w:rsidR="00FA7A81">
        <w:t xml:space="preserve"> IV</w:t>
      </w:r>
      <w:r w:rsidR="00431336">
        <w:t>, siehe</w:t>
      </w:r>
      <w:r w:rsidR="00FA7A81">
        <w:t xml:space="preserve"> </w:t>
      </w:r>
      <w:r w:rsidR="00431336">
        <w:fldChar w:fldCharType="begin"/>
      </w:r>
      <w:r w:rsidR="00431336">
        <w:instrText xml:space="preserve"> REF _Ref532557324 \h </w:instrText>
      </w:r>
      <w:r w:rsidR="00431336">
        <w:fldChar w:fldCharType="separate"/>
      </w:r>
      <w:r w:rsidR="00431336">
        <w:t xml:space="preserve">Abbildung </w:t>
      </w:r>
      <w:r w:rsidR="00431336">
        <w:rPr>
          <w:noProof/>
        </w:rPr>
        <w:t>9</w:t>
      </w:r>
      <w:r w:rsidR="00431336">
        <w:fldChar w:fldCharType="end"/>
      </w:r>
      <w:r w:rsidR="005C108C">
        <w:t>.</w:t>
      </w:r>
      <w:r w:rsidR="00D66C2F">
        <w:t xml:space="preserve"> Die Mes</w:t>
      </w:r>
      <w:r w:rsidR="001325CA">
        <w:t>s</w:t>
      </w:r>
      <w:r w:rsidR="00D66C2F">
        <w:t>station entspricht den Vorgaben der NREL,</w:t>
      </w:r>
      <w:r w:rsidR="00853797">
        <w:t xml:space="preserve"> </w:t>
      </w:r>
      <w:r w:rsidR="001325CA">
        <w:t xml:space="preserve">der </w:t>
      </w:r>
      <w:r w:rsidR="001325CA" w:rsidRPr="001325CA">
        <w:t>National Renewable Energy Laboratory in the USA</w:t>
      </w:r>
      <w:r w:rsidR="001325CA">
        <w:t xml:space="preserve"> </w:t>
      </w:r>
      <w:r w:rsidR="00CC4166">
        <w:fldChar w:fldCharType="begin"/>
      </w:r>
      <w:r w:rsidR="003F5319">
        <w:instrText xml:space="preserve"> ADDIN ZOTERO_ITEM CSL_CITATION {"citationID":"Uw94GL4u","properties":{"formattedCitation":"[16]","plainCitation":"[16]","noteIndex":0},"citationItems":[{"id":415,"uris":["http://zotero.org/users/4187467/items/VZB35PI7"],"uri":["http://zotero.org/users/4187467/items/VZB35PI7"],"itemData":{"id":415,"type":"webpage","title":"NREL Best Practices Handbook for the Collection and Use of Solar Resource Data for Solar Energy Applications","URL":"https://www.nrel.gov/docs/fy18osti/68886.pdf","accessed":{"date-parts":[["2018",12,15]]}}}],"schema":"https://github.com/citation-style-language/schema/raw/master/csl-citation.json"} </w:instrText>
      </w:r>
      <w:r w:rsidR="00CC4166">
        <w:fldChar w:fldCharType="separate"/>
      </w:r>
      <w:r w:rsidR="003F5319" w:rsidRPr="003F5319">
        <w:t>[16]</w:t>
      </w:r>
      <w:r w:rsidR="00CC4166">
        <w:fldChar w:fldCharType="end"/>
      </w:r>
      <w:r w:rsidR="001325CA">
        <w:t>.</w:t>
      </w:r>
    </w:p>
    <w:p w:rsidR="00DD3167" w:rsidRDefault="00793DA0" w:rsidP="00B32C84">
      <w:pPr>
        <w:keepNext/>
        <w:jc w:val="center"/>
      </w:pPr>
      <w:r>
        <w:rPr>
          <w:noProof/>
        </w:rPr>
        <w:drawing>
          <wp:inline distT="0" distB="0" distL="0" distR="0">
            <wp:extent cx="4822166" cy="1961559"/>
            <wp:effectExtent l="0" t="0" r="0" b="63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3769" cy="1970347"/>
                    </a:xfrm>
                    <a:prstGeom prst="rect">
                      <a:avLst/>
                    </a:prstGeom>
                    <a:noFill/>
                    <a:ln>
                      <a:noFill/>
                    </a:ln>
                  </pic:spPr>
                </pic:pic>
              </a:graphicData>
            </a:graphic>
          </wp:inline>
        </w:drawing>
      </w:r>
    </w:p>
    <w:p w:rsidR="001E2E0D" w:rsidRDefault="00DD3167" w:rsidP="00B32C84">
      <w:pPr>
        <w:pStyle w:val="Beschriftung"/>
        <w:jc w:val="center"/>
      </w:pPr>
      <w:bookmarkStart w:id="74" w:name="_Ref532557324"/>
      <w:bookmarkStart w:id="75" w:name="_Toc532998598"/>
      <w:r>
        <w:t xml:space="preserve">Abbildung </w:t>
      </w:r>
      <w:r>
        <w:fldChar w:fldCharType="begin"/>
      </w:r>
      <w:r>
        <w:instrText xml:space="preserve"> SEQ Abbildung \* ARABIC </w:instrText>
      </w:r>
      <w:r>
        <w:fldChar w:fldCharType="separate"/>
      </w:r>
      <w:r w:rsidR="00514E1E">
        <w:rPr>
          <w:noProof/>
        </w:rPr>
        <w:t>10</w:t>
      </w:r>
      <w:r>
        <w:fldChar w:fldCharType="end"/>
      </w:r>
      <w:bookmarkEnd w:id="74"/>
      <w:r>
        <w:t xml:space="preserve">: </w:t>
      </w:r>
      <w:bookmarkStart w:id="76" w:name="_Ref532557268"/>
      <w:r>
        <w:t>Lageplan Hochschule Luzern für Technik und Architektur</w:t>
      </w:r>
      <w:bookmarkEnd w:id="75"/>
      <w:bookmarkEnd w:id="76"/>
    </w:p>
    <w:p w:rsidR="000B6D1F" w:rsidRPr="000B6D1F" w:rsidRDefault="000B6D1F" w:rsidP="000B6D1F"/>
    <w:p w:rsidR="00053B7D" w:rsidRDefault="00704B81" w:rsidP="00B32C84">
      <w:r>
        <w:t>Die Mes</w:t>
      </w:r>
      <w:r w:rsidR="00B71DC4">
        <w:t>s</w:t>
      </w:r>
      <w:r>
        <w:t xml:space="preserve">station </w:t>
      </w:r>
      <w:r w:rsidR="00B71DC4">
        <w:t xml:space="preserve">besteht aus zwei </w:t>
      </w:r>
      <w:r w:rsidR="00CB3389">
        <w:t xml:space="preserve">CMP11 </w:t>
      </w:r>
      <w:r w:rsidR="004E1CB3">
        <w:t xml:space="preserve">Kipp and Zonen </w:t>
      </w:r>
      <w:r w:rsidR="00B71DC4">
        <w:t>Pyranometern</w:t>
      </w:r>
      <w:r w:rsidR="004E1CB3">
        <w:t>,</w:t>
      </w:r>
      <w:r w:rsidR="00B71DC4">
        <w:t xml:space="preserve"> zur Messung der horizontalen globalen</w:t>
      </w:r>
      <w:r w:rsidR="00541259">
        <w:t xml:space="preserve"> (GHI)</w:t>
      </w:r>
      <w:r w:rsidR="00B71DC4">
        <w:t xml:space="preserve"> und diffusen Sonneneinstrahlung</w:t>
      </w:r>
      <w:r w:rsidR="00541259">
        <w:t xml:space="preserve"> (DHI)</w:t>
      </w:r>
      <w:r w:rsidR="00B71DC4">
        <w:t>. Zur Messung des diffusen Anteils w</w:t>
      </w:r>
      <w:r w:rsidR="000C3619">
        <w:t xml:space="preserve">ird ein Schattenring verwendet, </w:t>
      </w:r>
      <w:r w:rsidR="00B71DC4">
        <w:fldChar w:fldCharType="begin"/>
      </w:r>
      <w:r w:rsidR="00B71DC4">
        <w:instrText xml:space="preserve"> REF _Ref532641609 \h </w:instrText>
      </w:r>
      <w:r w:rsidR="00B71DC4">
        <w:fldChar w:fldCharType="separate"/>
      </w:r>
      <w:r w:rsidR="00B71DC4">
        <w:t xml:space="preserve">Abbildung </w:t>
      </w:r>
      <w:r w:rsidR="00B71DC4">
        <w:rPr>
          <w:noProof/>
        </w:rPr>
        <w:t>10</w:t>
      </w:r>
      <w:r w:rsidR="00B71DC4">
        <w:fldChar w:fldCharType="end"/>
      </w:r>
      <w:r w:rsidR="00B71DC4">
        <w:t>, links. Der horizontale</w:t>
      </w:r>
      <w:r w:rsidR="00C076DD">
        <w:t>,</w:t>
      </w:r>
      <w:r w:rsidR="00B71DC4">
        <w:t xml:space="preserve"> normaldirekte Anteil der Sonnenstrahlung</w:t>
      </w:r>
      <w:r w:rsidR="00C076DD">
        <w:t xml:space="preserve"> (DNI),</w:t>
      </w:r>
      <w:r w:rsidR="00B71DC4">
        <w:t xml:space="preserve"> wird aus den beiden Messgrössen berechnet</w:t>
      </w:r>
      <w:r w:rsidR="00C076DD">
        <w:t xml:space="preserve">. </w:t>
      </w:r>
      <w:r w:rsidR="00B71DC4">
        <w:t xml:space="preserve"> </w:t>
      </w:r>
    </w:p>
    <w:p w:rsidR="00C076DD" w:rsidRDefault="00C076DD" w:rsidP="00C076DD">
      <w:pPr>
        <w:pStyle w:val="Beschriftung"/>
        <w:keepNext/>
        <w:jc w:val="center"/>
      </w:pPr>
      <m:oMath>
        <m:r>
          <w:rPr>
            <w:rFonts w:ascii="Cambria Math" w:hAnsi="Cambria Math"/>
          </w:rPr>
          <m:t xml:space="preserve">DNI= </m:t>
        </m:r>
      </m:oMath>
      <w:r>
        <w:t xml:space="preserve"> </w:t>
      </w:r>
      <w:r>
        <w:tab/>
      </w:r>
      <m:oMath>
        <m:f>
          <m:fPr>
            <m:ctrlPr>
              <w:rPr>
                <w:rFonts w:ascii="Cambria Math" w:hAnsi="Cambria Math"/>
                <w:i/>
                <w:sz w:val="28"/>
                <w:szCs w:val="28"/>
              </w:rPr>
            </m:ctrlPr>
          </m:fPr>
          <m:num>
            <m:r>
              <w:rPr>
                <w:rFonts w:ascii="Cambria Math" w:hAnsi="Cambria Math"/>
                <w:sz w:val="28"/>
                <w:szCs w:val="28"/>
              </w:rPr>
              <m:t>GHI-DHI</m:t>
            </m:r>
          </m:num>
          <m:den>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sza)</m:t>
                </m:r>
              </m:e>
            </m:func>
          </m:den>
        </m:f>
      </m:oMath>
      <w:r>
        <w:tab/>
      </w:r>
      <w:r w:rsidR="003B22C4">
        <w:tab/>
      </w:r>
      <w:r>
        <w:tab/>
        <w:t>(</w:t>
      </w:r>
      <w:r>
        <w:fldChar w:fldCharType="begin"/>
      </w:r>
      <w:r>
        <w:instrText xml:space="preserve"> STYLEREF 1 \s </w:instrText>
      </w:r>
      <w:r>
        <w:fldChar w:fldCharType="separate"/>
      </w:r>
      <w:r>
        <w:rPr>
          <w:noProof/>
        </w:rPr>
        <w:t>7</w:t>
      </w:r>
      <w:r>
        <w:fldChar w:fldCharType="end"/>
      </w:r>
      <w:r>
        <w:t>.</w:t>
      </w:r>
      <w:r>
        <w:fldChar w:fldCharType="begin"/>
      </w:r>
      <w:r>
        <w:instrText xml:space="preserve"> SEQ Formel \* ARABIC \s 1 </w:instrText>
      </w:r>
      <w:r>
        <w:fldChar w:fldCharType="separate"/>
      </w:r>
      <w:r>
        <w:rPr>
          <w:noProof/>
        </w:rPr>
        <w:t>1</w:t>
      </w:r>
      <w:r>
        <w:fldChar w:fldCharType="end"/>
      </w:r>
      <w:r>
        <w:t>)</w:t>
      </w:r>
    </w:p>
    <w:p w:rsidR="00B71DC4" w:rsidRDefault="00B71DC4" w:rsidP="00B32C84"/>
    <w:p w:rsidR="00E272CE" w:rsidRDefault="00D26EB2" w:rsidP="00E272CE">
      <w:pPr>
        <w:keepNext/>
      </w:pPr>
      <w:r>
        <w:rPr>
          <w:noProof/>
          <w:lang w:eastAsia="de-CH"/>
        </w:rPr>
        <w:drawing>
          <wp:inline distT="0" distB="0" distL="0" distR="0">
            <wp:extent cx="5394960" cy="219456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4960" cy="2194560"/>
                    </a:xfrm>
                    <a:prstGeom prst="rect">
                      <a:avLst/>
                    </a:prstGeom>
                    <a:noFill/>
                    <a:ln>
                      <a:noFill/>
                    </a:ln>
                  </pic:spPr>
                </pic:pic>
              </a:graphicData>
            </a:graphic>
          </wp:inline>
        </w:drawing>
      </w:r>
    </w:p>
    <w:p w:rsidR="00053B7D" w:rsidRDefault="00E272CE" w:rsidP="00E272CE">
      <w:pPr>
        <w:pStyle w:val="Beschriftung"/>
        <w:jc w:val="center"/>
        <w:rPr>
          <w:noProof/>
        </w:rPr>
      </w:pPr>
      <w:bookmarkStart w:id="77" w:name="_Ref532641609"/>
      <w:bookmarkStart w:id="78" w:name="_Toc532998599"/>
      <w:r>
        <w:t xml:space="preserve">Abbildung </w:t>
      </w:r>
      <w:r>
        <w:fldChar w:fldCharType="begin"/>
      </w:r>
      <w:r>
        <w:instrText xml:space="preserve"> SEQ Abbildung \* ARABIC </w:instrText>
      </w:r>
      <w:r>
        <w:fldChar w:fldCharType="separate"/>
      </w:r>
      <w:r w:rsidR="00514E1E">
        <w:rPr>
          <w:noProof/>
        </w:rPr>
        <w:t>11</w:t>
      </w:r>
      <w:r>
        <w:fldChar w:fldCharType="end"/>
      </w:r>
      <w:bookmarkEnd w:id="77"/>
      <w:r>
        <w:t>: Links Messung der diffusen und rechts der globalen</w:t>
      </w:r>
      <w:r>
        <w:rPr>
          <w:noProof/>
        </w:rPr>
        <w:t xml:space="preserve"> Strahlung.</w:t>
      </w:r>
      <w:bookmarkEnd w:id="78"/>
    </w:p>
    <w:p w:rsidR="00AF4644" w:rsidRPr="009126D9" w:rsidRDefault="009F42CB" w:rsidP="00AF4644">
      <w:pPr>
        <w:rPr>
          <w:lang w:val="en-US"/>
        </w:rPr>
      </w:pPr>
      <w:r>
        <w:lastRenderedPageBreak/>
        <w:t xml:space="preserve">Die Abtastrate des Pyranometers beträgt 1 Hz. Gemessen wird in Abständen von einer Minute, dabei werden 60 Messwerte pro Minute, gemittelt. Ein Datenlogger übermittelt die Messwerte an </w:t>
      </w:r>
      <w:r w:rsidR="00615471">
        <w:t>die Licht@HSLU</w:t>
      </w:r>
      <w:r>
        <w:t xml:space="preserve"> Datenbank. </w:t>
      </w:r>
      <w:r w:rsidR="00AF4644" w:rsidRPr="009126D9">
        <w:t>Über den Online-Dienst Zenodo, können Datensätze heruntergeladen werden</w:t>
      </w:r>
      <w:r w:rsidR="009126D9">
        <w:t xml:space="preserve"> </w:t>
      </w:r>
      <w:r w:rsidR="009126D9">
        <w:fldChar w:fldCharType="begin"/>
      </w:r>
      <w:r w:rsidR="003F5319">
        <w:instrText xml:space="preserve"> ADDIN ZOTERO_ITEM CSL_CITATION {"citationID":"TK7W4JJ8","properties":{"formattedCitation":"[17]","plainCitation":"[17]","noteIndex":0},"citationItems":[{"id":416,"uris":["http://zotero.org/users/4187467/items/7GBVEWNA"],"uri":["http://zotero.org/users/4187467/items/7GBVEWNA"],"itemData":{"id":416,"type":"article","title":"Monitoring of solar irradiation at Lucerne University of Applied Sciences and Arts","publisher":"DOI: 10.5281/zenodo.1182433","source":"Zenodo","abstract":"Global and diffuse irradiation data as monitored at the Horw campus of Lucerne University of Applied Sciences and Arts. The data is stored in a tabular format at intervals of one minute. The monitoring station comprises two Kipp and Zonen CMP11 pyranometers, equipped with ventilation units. Diffuse irradiation is measured employing a manually adjusted shadow ring.","URL":"https://zenodo.org/record/1182434#.XBUcQjFCeUk","note":"DOI: 10.5281/zenodo.1182433\ntype: dataset","author":[{"family":"Grobe","given":"Lars Oliver"},{"family":"Krehel","given":"Marek"},{"family":"Wittkopf","given":"Stephen"},{"family":"Yang","given":"Xiaoming"}],"issued":{"date-parts":[["2017",1,1]]},"accessed":{"date-parts":[["2018",12,15]]}}}],"schema":"https://github.com/citation-style-language/schema/raw/master/csl-citation.json"} </w:instrText>
      </w:r>
      <w:r w:rsidR="009126D9">
        <w:fldChar w:fldCharType="separate"/>
      </w:r>
      <w:r w:rsidR="003F5319" w:rsidRPr="003F5319">
        <w:t>[17]</w:t>
      </w:r>
      <w:r w:rsidR="009126D9">
        <w:fldChar w:fldCharType="end"/>
      </w:r>
      <w:r w:rsidR="00AF4644" w:rsidRPr="009126D9">
        <w:t>.</w:t>
      </w:r>
    </w:p>
    <w:p w:rsidR="009F42CB" w:rsidRPr="009126D9" w:rsidRDefault="009F42CB" w:rsidP="009F42CB">
      <w:pPr>
        <w:rPr>
          <w:lang w:val="en-US"/>
        </w:rPr>
      </w:pPr>
    </w:p>
    <w:p w:rsidR="00947226" w:rsidRDefault="00CA70CD" w:rsidP="00947226">
      <w:pPr>
        <w:keepNext/>
      </w:pPr>
      <w:r>
        <w:rPr>
          <w:noProof/>
        </w:rPr>
        <w:drawing>
          <wp:inline distT="0" distB="0" distL="0" distR="0">
            <wp:extent cx="5396865" cy="149225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6865" cy="1492250"/>
                    </a:xfrm>
                    <a:prstGeom prst="rect">
                      <a:avLst/>
                    </a:prstGeom>
                    <a:noFill/>
                    <a:ln>
                      <a:noFill/>
                    </a:ln>
                  </pic:spPr>
                </pic:pic>
              </a:graphicData>
            </a:graphic>
          </wp:inline>
        </w:drawing>
      </w:r>
    </w:p>
    <w:p w:rsidR="00385321" w:rsidRDefault="00947226" w:rsidP="0078340A">
      <w:pPr>
        <w:pStyle w:val="Beschriftung"/>
      </w:pPr>
      <w:bookmarkStart w:id="79" w:name="_Toc532998600"/>
      <w:r>
        <w:t xml:space="preserve">Abbildung </w:t>
      </w:r>
      <w:r>
        <w:fldChar w:fldCharType="begin"/>
      </w:r>
      <w:r>
        <w:instrText xml:space="preserve"> SEQ Abbildung \* ARABIC </w:instrText>
      </w:r>
      <w:r>
        <w:fldChar w:fldCharType="separate"/>
      </w:r>
      <w:r w:rsidR="00514E1E">
        <w:rPr>
          <w:noProof/>
        </w:rPr>
        <w:t>12</w:t>
      </w:r>
      <w:r>
        <w:fldChar w:fldCharType="end"/>
      </w:r>
      <w:r>
        <w:t xml:space="preserve">: Messstation und </w:t>
      </w:r>
      <w:r>
        <w:rPr>
          <w:noProof/>
        </w:rPr>
        <w:t>Datenerfassung</w:t>
      </w:r>
      <w:bookmarkEnd w:id="79"/>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531"/>
        <w:gridCol w:w="1560"/>
      </w:tblGrid>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Spectral range (50% points)</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285 to 2800 nm</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Sensitivity</w:t>
            </w:r>
          </w:p>
        </w:tc>
        <w:tc>
          <w:tcPr>
            <w:tcW w:w="1560" w:type="dxa"/>
          </w:tcPr>
          <w:p w:rsidR="004E1CB3" w:rsidRPr="004E1CB3" w:rsidRDefault="004E1CB3" w:rsidP="004E1CB3">
            <w:pPr>
              <w:spacing w:before="0"/>
              <w:rPr>
                <w:sz w:val="16"/>
                <w:szCs w:val="16"/>
              </w:rPr>
            </w:pPr>
            <w:r w:rsidRPr="004E1CB3">
              <w:rPr>
                <w:sz w:val="16"/>
                <w:szCs w:val="16"/>
              </w:rPr>
              <w:t>7 to 14 µV/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Response time</w:t>
            </w:r>
          </w:p>
        </w:tc>
        <w:tc>
          <w:tcPr>
            <w:tcW w:w="1560" w:type="dxa"/>
            <w:shd w:val="clear" w:color="auto" w:fill="DAEEF3" w:themeFill="accent5" w:themeFillTint="33"/>
          </w:tcPr>
          <w:p w:rsidR="004E1CB3" w:rsidRPr="004E1CB3" w:rsidRDefault="004E1CB3" w:rsidP="004E1CB3">
            <w:pPr>
              <w:spacing w:before="0"/>
              <w:rPr>
                <w:sz w:val="16"/>
                <w:szCs w:val="16"/>
              </w:rPr>
            </w:pPr>
            <w:r>
              <w:rPr>
                <w:sz w:val="16"/>
                <w:szCs w:val="16"/>
              </w:rPr>
              <w:t>&lt; 5s</w:t>
            </w:r>
          </w:p>
        </w:tc>
      </w:tr>
      <w:tr w:rsidR="004E1CB3" w:rsidTr="00AC594F">
        <w:tc>
          <w:tcPr>
            <w:tcW w:w="4531" w:type="dxa"/>
          </w:tcPr>
          <w:p w:rsidR="004E1CB3" w:rsidRPr="004E1CB3" w:rsidRDefault="004E1CB3" w:rsidP="004E1CB3">
            <w:pPr>
              <w:spacing w:before="0"/>
              <w:rPr>
                <w:sz w:val="16"/>
                <w:szCs w:val="16"/>
              </w:rPr>
            </w:pPr>
            <w:r w:rsidRPr="004E1CB3">
              <w:rPr>
                <w:rStyle w:val="Fett"/>
                <w:b w:val="0"/>
                <w:sz w:val="16"/>
                <w:szCs w:val="16"/>
              </w:rPr>
              <w:t>Zero offset A</w:t>
            </w:r>
          </w:p>
        </w:tc>
        <w:tc>
          <w:tcPr>
            <w:tcW w:w="1560" w:type="dxa"/>
          </w:tcPr>
          <w:p w:rsidR="004E1CB3" w:rsidRPr="004E1CB3" w:rsidRDefault="004E1CB3" w:rsidP="004E1CB3">
            <w:pPr>
              <w:spacing w:before="0"/>
              <w:rPr>
                <w:sz w:val="16"/>
                <w:szCs w:val="16"/>
              </w:rPr>
            </w:pPr>
            <w:r w:rsidRPr="004E1CB3">
              <w:rPr>
                <w:sz w:val="16"/>
                <w:szCs w:val="16"/>
              </w:rPr>
              <w:t>&lt; 7 W/m²</w:t>
            </w:r>
          </w:p>
        </w:tc>
      </w:tr>
      <w:tr w:rsidR="004E1CB3" w:rsidTr="00AC594F">
        <w:tc>
          <w:tcPr>
            <w:tcW w:w="4531" w:type="dxa"/>
            <w:shd w:val="clear" w:color="auto" w:fill="DAEEF3" w:themeFill="accent5" w:themeFillTint="33"/>
          </w:tcPr>
          <w:p w:rsidR="004E1CB3" w:rsidRPr="004E1CB3" w:rsidRDefault="004E1CB3" w:rsidP="004E1CB3">
            <w:pPr>
              <w:spacing w:before="0"/>
              <w:rPr>
                <w:sz w:val="16"/>
                <w:szCs w:val="16"/>
              </w:rPr>
            </w:pPr>
            <w:r w:rsidRPr="004E1CB3">
              <w:rPr>
                <w:rStyle w:val="Fett"/>
                <w:b w:val="0"/>
                <w:sz w:val="16"/>
                <w:szCs w:val="16"/>
              </w:rPr>
              <w:t>Zero offset B</w:t>
            </w:r>
          </w:p>
        </w:tc>
        <w:tc>
          <w:tcPr>
            <w:tcW w:w="1560" w:type="dxa"/>
            <w:shd w:val="clear" w:color="auto" w:fill="DAEEF3" w:themeFill="accent5" w:themeFillTint="33"/>
          </w:tcPr>
          <w:p w:rsidR="004E1CB3" w:rsidRPr="004E1CB3" w:rsidRDefault="004E1CB3" w:rsidP="004E1CB3">
            <w:pPr>
              <w:spacing w:before="0"/>
              <w:rPr>
                <w:sz w:val="16"/>
                <w:szCs w:val="16"/>
              </w:rPr>
            </w:pPr>
            <w:r w:rsidRPr="004E1CB3">
              <w:rPr>
                <w:sz w:val="16"/>
                <w:szCs w:val="16"/>
              </w:rPr>
              <w:t>&lt; 2 W/m²</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lang w:val="en-US"/>
              </w:rPr>
              <w:t>Directional response (up to 80° with 1000 W/m² beam)</w:t>
            </w:r>
          </w:p>
        </w:tc>
        <w:tc>
          <w:tcPr>
            <w:tcW w:w="1560" w:type="dxa"/>
          </w:tcPr>
          <w:tbl>
            <w:tblPr>
              <w:tblW w:w="5000" w:type="pct"/>
              <w:tblCellSpacing w:w="0" w:type="dxa"/>
              <w:tblCellMar>
                <w:left w:w="0" w:type="dxa"/>
                <w:right w:w="0" w:type="dxa"/>
              </w:tblCellMar>
              <w:tblLook w:val="04A0" w:firstRow="1" w:lastRow="0" w:firstColumn="1" w:lastColumn="0" w:noHBand="0" w:noVBand="1"/>
            </w:tblPr>
            <w:tblGrid>
              <w:gridCol w:w="13"/>
              <w:gridCol w:w="1547"/>
            </w:tblGrid>
            <w:tr w:rsidR="004E1CB3" w:rsidRPr="004E1CB3" w:rsidTr="004E1CB3">
              <w:trPr>
                <w:tblCellSpacing w:w="0" w:type="dxa"/>
              </w:trPr>
              <w:tc>
                <w:tcPr>
                  <w:tcW w:w="0" w:type="auto"/>
                  <w:vAlign w:val="center"/>
                  <w:hideMark/>
                </w:tcPr>
                <w:p w:rsidR="004E1CB3" w:rsidRPr="00AC594F" w:rsidRDefault="004E1CB3" w:rsidP="004E1CB3">
                  <w:pPr>
                    <w:spacing w:before="0" w:line="240" w:lineRule="auto"/>
                    <w:jc w:val="left"/>
                    <w:rPr>
                      <w:sz w:val="16"/>
                      <w:szCs w:val="16"/>
                      <w:lang w:val="en-US" w:eastAsia="de-CH"/>
                    </w:rPr>
                  </w:pPr>
                </w:p>
              </w:tc>
              <w:tc>
                <w:tcPr>
                  <w:tcW w:w="0" w:type="auto"/>
                  <w:vAlign w:val="center"/>
                  <w:hideMark/>
                </w:tcPr>
                <w:p w:rsidR="004E1CB3" w:rsidRPr="004E1CB3" w:rsidRDefault="004E1CB3" w:rsidP="004E1CB3">
                  <w:pPr>
                    <w:spacing w:before="0" w:line="240" w:lineRule="auto"/>
                    <w:jc w:val="left"/>
                    <w:rPr>
                      <w:sz w:val="16"/>
                      <w:szCs w:val="16"/>
                      <w:lang w:eastAsia="de-CH"/>
                    </w:rPr>
                  </w:pPr>
                  <w:r w:rsidRPr="004E1CB3">
                    <w:rPr>
                      <w:sz w:val="16"/>
                      <w:szCs w:val="16"/>
                      <w:lang w:eastAsia="de-CH"/>
                    </w:rPr>
                    <w:t>&lt; 10 W/m²</w:t>
                  </w:r>
                </w:p>
              </w:tc>
            </w:tr>
          </w:tbl>
          <w:p w:rsidR="004E1CB3" w:rsidRPr="004E1CB3" w:rsidRDefault="004E1CB3" w:rsidP="004E1CB3">
            <w:pPr>
              <w:spacing w:before="0"/>
              <w:rPr>
                <w:sz w:val="16"/>
                <w:szCs w:val="16"/>
                <w:lang w:val="en-US"/>
              </w:rPr>
            </w:pPr>
          </w:p>
        </w:tc>
      </w:tr>
      <w:tr w:rsidR="004E1CB3" w:rsidRPr="004E1CB3" w:rsidTr="00AC594F">
        <w:tc>
          <w:tcPr>
            <w:tcW w:w="4531" w:type="dxa"/>
            <w:shd w:val="clear" w:color="auto" w:fill="DAEEF3" w:themeFill="accent5" w:themeFillTint="33"/>
          </w:tcPr>
          <w:p w:rsidR="004E1CB3" w:rsidRPr="004E1CB3" w:rsidRDefault="004E1CB3" w:rsidP="004E1CB3">
            <w:pPr>
              <w:spacing w:before="0"/>
              <w:rPr>
                <w:sz w:val="16"/>
                <w:szCs w:val="16"/>
                <w:lang w:val="en-US"/>
              </w:rPr>
            </w:pPr>
            <w:r w:rsidRPr="004E1CB3">
              <w:rPr>
                <w:rStyle w:val="Fett"/>
                <w:b w:val="0"/>
                <w:sz w:val="16"/>
                <w:szCs w:val="16"/>
                <w:lang w:val="en-US"/>
              </w:rPr>
              <w:t>Temperature dependence of sensitivity (-10 ºC to +40 ºC)</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lt; 1 %</w:t>
            </w:r>
          </w:p>
        </w:tc>
      </w:tr>
      <w:tr w:rsidR="004E1CB3" w:rsidRPr="004E1CB3" w:rsidTr="00AC594F">
        <w:tc>
          <w:tcPr>
            <w:tcW w:w="4531" w:type="dxa"/>
          </w:tcPr>
          <w:p w:rsidR="004E1CB3" w:rsidRPr="004E1CB3" w:rsidRDefault="004E1CB3" w:rsidP="004E1CB3">
            <w:pPr>
              <w:spacing w:before="0"/>
              <w:rPr>
                <w:sz w:val="16"/>
                <w:szCs w:val="16"/>
                <w:lang w:val="en-US"/>
              </w:rPr>
            </w:pPr>
            <w:r w:rsidRPr="004E1CB3">
              <w:rPr>
                <w:rStyle w:val="Fett"/>
                <w:b w:val="0"/>
                <w:sz w:val="16"/>
                <w:szCs w:val="16"/>
              </w:rPr>
              <w:t>Operational temperature range</w:t>
            </w:r>
          </w:p>
        </w:tc>
        <w:tc>
          <w:tcPr>
            <w:tcW w:w="1560" w:type="dxa"/>
          </w:tcPr>
          <w:p w:rsidR="004E1CB3" w:rsidRPr="004E1CB3" w:rsidRDefault="004E1CB3" w:rsidP="004E1CB3">
            <w:pPr>
              <w:spacing w:before="0"/>
              <w:rPr>
                <w:sz w:val="16"/>
                <w:szCs w:val="16"/>
                <w:lang w:val="en-US"/>
              </w:rPr>
            </w:pPr>
            <w:r w:rsidRPr="004E1CB3">
              <w:rPr>
                <w:sz w:val="16"/>
                <w:szCs w:val="16"/>
              </w:rPr>
              <w:t>-40 °C to +80 °C</w:t>
            </w:r>
          </w:p>
        </w:tc>
      </w:tr>
      <w:tr w:rsidR="004E1CB3" w:rsidRPr="004E1CB3" w:rsidTr="00AC594F">
        <w:tc>
          <w:tcPr>
            <w:tcW w:w="4531" w:type="dxa"/>
            <w:shd w:val="clear" w:color="auto" w:fill="DAEEF3" w:themeFill="accent5" w:themeFillTint="33"/>
          </w:tcPr>
          <w:p w:rsidR="004E1CB3" w:rsidRPr="004E1CB3" w:rsidRDefault="004E1CB3" w:rsidP="004E1CB3">
            <w:pPr>
              <w:spacing w:before="0"/>
              <w:rPr>
                <w:rStyle w:val="Fett"/>
                <w:b w:val="0"/>
                <w:sz w:val="16"/>
                <w:szCs w:val="16"/>
              </w:rPr>
            </w:pPr>
            <w:r w:rsidRPr="004E1CB3">
              <w:rPr>
                <w:rStyle w:val="Fett"/>
                <w:b w:val="0"/>
                <w:sz w:val="16"/>
                <w:szCs w:val="16"/>
              </w:rPr>
              <w:t>Maximum solar irradiance</w:t>
            </w:r>
          </w:p>
        </w:tc>
        <w:tc>
          <w:tcPr>
            <w:tcW w:w="1560" w:type="dxa"/>
            <w:shd w:val="clear" w:color="auto" w:fill="DAEEF3" w:themeFill="accent5" w:themeFillTint="33"/>
          </w:tcPr>
          <w:p w:rsidR="004E1CB3" w:rsidRPr="004E1CB3" w:rsidRDefault="004E1CB3" w:rsidP="004E1CB3">
            <w:pPr>
              <w:spacing w:before="0"/>
              <w:rPr>
                <w:sz w:val="16"/>
                <w:szCs w:val="16"/>
                <w:lang w:val="en-US"/>
              </w:rPr>
            </w:pPr>
            <w:r w:rsidRPr="004E1CB3">
              <w:rPr>
                <w:sz w:val="16"/>
                <w:szCs w:val="16"/>
              </w:rPr>
              <w:t>4000 W/m²</w:t>
            </w:r>
          </w:p>
        </w:tc>
      </w:tr>
      <w:tr w:rsidR="004E1CB3" w:rsidRPr="004E1CB3" w:rsidTr="00AC594F">
        <w:tc>
          <w:tcPr>
            <w:tcW w:w="4531" w:type="dxa"/>
          </w:tcPr>
          <w:p w:rsidR="004E1CB3" w:rsidRPr="004E1CB3" w:rsidRDefault="004E1CB3" w:rsidP="004E1CB3">
            <w:pPr>
              <w:spacing w:before="0"/>
              <w:rPr>
                <w:rStyle w:val="Fett"/>
                <w:b w:val="0"/>
                <w:sz w:val="16"/>
                <w:szCs w:val="16"/>
              </w:rPr>
            </w:pPr>
            <w:r w:rsidRPr="004E1CB3">
              <w:rPr>
                <w:rStyle w:val="Fett"/>
                <w:b w:val="0"/>
                <w:sz w:val="16"/>
                <w:szCs w:val="16"/>
              </w:rPr>
              <w:t>Classification to ISO 9060:2018</w:t>
            </w:r>
          </w:p>
        </w:tc>
        <w:tc>
          <w:tcPr>
            <w:tcW w:w="1560" w:type="dxa"/>
          </w:tcPr>
          <w:p w:rsidR="004E1CB3" w:rsidRPr="004E1CB3" w:rsidRDefault="004E1CB3" w:rsidP="0078340A">
            <w:pPr>
              <w:keepNext/>
              <w:spacing w:before="0"/>
              <w:rPr>
                <w:sz w:val="16"/>
                <w:szCs w:val="16"/>
                <w:lang w:val="en-US"/>
              </w:rPr>
            </w:pPr>
            <w:r w:rsidRPr="004E1CB3">
              <w:rPr>
                <w:sz w:val="16"/>
                <w:szCs w:val="16"/>
              </w:rPr>
              <w:t>Spectrally Flat Class A</w:t>
            </w:r>
          </w:p>
        </w:tc>
      </w:tr>
    </w:tbl>
    <w:p w:rsidR="004E1CB3" w:rsidRPr="0078340A" w:rsidRDefault="0078340A" w:rsidP="0078340A">
      <w:pPr>
        <w:pStyle w:val="Beschriftung"/>
      </w:pPr>
      <w:bookmarkStart w:id="80" w:name="_Toc532998602"/>
      <w:r>
        <w:t xml:space="preserve">Tabelle </w:t>
      </w:r>
      <w:r>
        <w:fldChar w:fldCharType="begin"/>
      </w:r>
      <w:r>
        <w:instrText xml:space="preserve"> SEQ Tabelle \* ARABIC </w:instrText>
      </w:r>
      <w:r>
        <w:fldChar w:fldCharType="separate"/>
      </w:r>
      <w:r w:rsidR="00E823C6">
        <w:rPr>
          <w:noProof/>
        </w:rPr>
        <w:t>2</w:t>
      </w:r>
      <w:r>
        <w:fldChar w:fldCharType="end"/>
      </w:r>
      <w:r>
        <w:rPr>
          <w:noProof/>
        </w:rPr>
        <w:t xml:space="preserve">: </w:t>
      </w:r>
      <w:r w:rsidRPr="00703429">
        <w:rPr>
          <w:noProof/>
        </w:rPr>
        <w:t xml:space="preserve">Spezifikationen </w:t>
      </w:r>
      <w:r>
        <w:rPr>
          <w:noProof/>
        </w:rPr>
        <w:t xml:space="preserve">des </w:t>
      </w:r>
      <w:r w:rsidRPr="00703429">
        <w:rPr>
          <w:noProof/>
        </w:rPr>
        <w:t>CMP11 Pyranometer</w:t>
      </w:r>
      <w:r w:rsidR="004B5C4C">
        <w:rPr>
          <w:noProof/>
        </w:rPr>
        <w:t>s</w:t>
      </w:r>
      <w:r w:rsidRPr="00703429">
        <w:rPr>
          <w:noProof/>
        </w:rPr>
        <w:t xml:space="preserve"> </w:t>
      </w:r>
      <w:r>
        <w:rPr>
          <w:noProof/>
        </w:rPr>
        <w:t xml:space="preserve"> </w:t>
      </w:r>
      <w:r w:rsidRPr="00703429">
        <w:rPr>
          <w:noProof/>
        </w:rPr>
        <w:t>von Kipp and Zonen</w:t>
      </w:r>
      <w:bookmarkEnd w:id="80"/>
    </w:p>
    <w:p w:rsidR="00655AC7" w:rsidRDefault="00A33425" w:rsidP="00655AC7">
      <w:pPr>
        <w:pStyle w:val="berschrift2"/>
      </w:pPr>
      <w:bookmarkStart w:id="81" w:name="_Toc532998534"/>
      <w:r>
        <w:t>Messk</w:t>
      </w:r>
      <w:r w:rsidR="00655AC7">
        <w:t>onzept</w:t>
      </w:r>
      <w:bookmarkEnd w:id="81"/>
      <w:r w:rsidR="00655AC7">
        <w:t xml:space="preserve"> </w:t>
      </w:r>
    </w:p>
    <w:p w:rsidR="00D032D1" w:rsidRDefault="00655AC7" w:rsidP="00195EF5">
      <w:r>
        <w:br/>
        <w:t xml:space="preserve">Zwei identische </w:t>
      </w:r>
      <w:r w:rsidR="00D032D1">
        <w:t xml:space="preserve">Wolken - </w:t>
      </w:r>
      <w:r>
        <w:t>Kameras an unterschiedlichen Standorten</w:t>
      </w:r>
      <w:r w:rsidR="00D032D1">
        <w:t>,</w:t>
      </w:r>
      <w:r>
        <w:t xml:space="preserve"> Beobachten den Himmel. Kamera </w:t>
      </w:r>
      <w:r w:rsidR="00D032D1">
        <w:t xml:space="preserve">1 </w:t>
      </w:r>
      <w:r>
        <w:t xml:space="preserve">befindet sich auf dem </w:t>
      </w:r>
      <w:r w:rsidR="00D032D1">
        <w:t>Dach des iHomeLab. Kamera 2 befindet sich auf dem Dach des T</w:t>
      </w:r>
      <w:r w:rsidR="00C4522F">
        <w:t>r</w:t>
      </w:r>
      <w:r w:rsidR="00D032D1">
        <w:t>akt IV. Die Kameras stehen in einer Entfernung</w:t>
      </w:r>
      <w:r w:rsidR="00DE7F73">
        <w:rPr>
          <w:rStyle w:val="Funotenzeichen"/>
        </w:rPr>
        <w:footnoteReference w:id="6"/>
      </w:r>
      <w:r w:rsidR="00D032D1">
        <w:t xml:space="preserve"> von etwa </w:t>
      </w:r>
      <w:r w:rsidR="007F1B6D">
        <w:t>1</w:t>
      </w:r>
      <w:r w:rsidR="00D032D1">
        <w:t xml:space="preserve">80 m </w:t>
      </w:r>
      <w:r w:rsidR="00C4596D">
        <w:t>Luftlinie aus</w:t>
      </w:r>
      <w:r w:rsidR="00B61B22">
        <w:t>einander</w:t>
      </w:r>
      <w:r w:rsidR="00D032D1">
        <w:t xml:space="preserve">. </w:t>
      </w:r>
    </w:p>
    <w:p w:rsidR="008B6BE3" w:rsidRDefault="00655AC7" w:rsidP="00195EF5">
      <w:r>
        <w:t xml:space="preserve">Dach des Trakt </w:t>
      </w:r>
      <w:proofErr w:type="gramStart"/>
      <w:r>
        <w:t>IV</w:t>
      </w:r>
      <w:r w:rsidR="0078135A">
        <w:t xml:space="preserve">  neben</w:t>
      </w:r>
      <w:proofErr w:type="gramEnd"/>
      <w:r w:rsidR="0078135A">
        <w:t xml:space="preserve"> der Messstation der HSLU und eine weiter</w:t>
      </w:r>
      <w:r w:rsidR="00D032D1">
        <w:t>e Kamera auf dem Dach des iHomeL</w:t>
      </w:r>
      <w:r w:rsidR="0078135A">
        <w:t xml:space="preserve">ab siehe Gebäudelageplan </w:t>
      </w:r>
      <w:r w:rsidR="0078135A">
        <w:fldChar w:fldCharType="begin"/>
      </w:r>
      <w:r w:rsidR="0078135A">
        <w:instrText xml:space="preserve"> REF _Ref532557324 \h </w:instrText>
      </w:r>
      <w:r w:rsidR="0078135A">
        <w:fldChar w:fldCharType="separate"/>
      </w:r>
      <w:r w:rsidR="0078135A">
        <w:t xml:space="preserve">Abbildung </w:t>
      </w:r>
      <w:r w:rsidR="0078135A">
        <w:rPr>
          <w:noProof/>
        </w:rPr>
        <w:t>9</w:t>
      </w:r>
      <w:r w:rsidR="0078135A">
        <w:fldChar w:fldCharType="end"/>
      </w:r>
      <w:r w:rsidR="0078135A">
        <w:t>.</w:t>
      </w:r>
    </w:p>
    <w:p w:rsidR="00655AC7" w:rsidRDefault="00655AC7" w:rsidP="00195EF5"/>
    <w:p w:rsidR="00CB6E91" w:rsidRDefault="00655AC7" w:rsidP="00195EF5">
      <w:r>
        <w:t>Aufbau der Kamera</w:t>
      </w:r>
    </w:p>
    <w:p w:rsidR="003A7608" w:rsidRDefault="00655AC7" w:rsidP="00195EF5">
      <w:r>
        <w:t>Infrastruktur</w:t>
      </w:r>
    </w:p>
    <w:p w:rsidR="003A7608" w:rsidRPr="00BC53B2" w:rsidRDefault="003A7608" w:rsidP="00195EF5">
      <w:pPr>
        <w:rPr>
          <w:b/>
        </w:rPr>
      </w:pPr>
      <w:r w:rsidRPr="00BC53B2">
        <w:rPr>
          <w:b/>
        </w:rPr>
        <w:t xml:space="preserve">Automatic Exposure </w:t>
      </w:r>
    </w:p>
    <w:p w:rsidR="003A7608" w:rsidRDefault="00BC53B2" w:rsidP="00BC53B2">
      <w:pPr>
        <w:jc w:val="left"/>
      </w:pPr>
      <w:r>
        <w:t>Interessante Arbeit um eine Idee zu Formulieren: Seite 36 Kapitel 4.3.1.2 Computing a bracketting set of Exposures</w:t>
      </w:r>
      <w:r>
        <w:br/>
      </w:r>
      <w:r w:rsidRPr="00BC53B2">
        <w:rPr>
          <w:color w:val="0070C0"/>
          <w:u w:val="single"/>
        </w:rPr>
        <w:t>C:\Users\ati\Desktop\MSE\MSE_Thesis\Theorie\allgemein sky imaging\Machine-learning-based forecasting of distributed solar energy production.pdf</w:t>
      </w:r>
    </w:p>
    <w:p w:rsidR="004543AB" w:rsidRDefault="004543AB" w:rsidP="00BC53B2">
      <w:pPr>
        <w:jc w:val="left"/>
      </w:pPr>
      <w:r>
        <w:rPr>
          <w:noProof/>
        </w:rPr>
        <w:lastRenderedPageBreak/>
        <w:drawing>
          <wp:inline distT="0" distB="0" distL="0" distR="0" wp14:anchorId="4D31556C" wp14:editId="1505D125">
            <wp:extent cx="3886200" cy="2763977"/>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7577" cy="2772068"/>
                    </a:xfrm>
                    <a:prstGeom prst="rect">
                      <a:avLst/>
                    </a:prstGeom>
                  </pic:spPr>
                </pic:pic>
              </a:graphicData>
            </a:graphic>
          </wp:inline>
        </w:drawing>
      </w:r>
    </w:p>
    <w:p w:rsidR="006219C2" w:rsidRDefault="006219C2" w:rsidP="006219C2">
      <w:pPr>
        <w:pStyle w:val="berschrift1"/>
      </w:pPr>
      <w:bookmarkStart w:id="82" w:name="_Toc532998535"/>
      <w:r w:rsidRPr="006219C2">
        <w:lastRenderedPageBreak/>
        <w:t>Schlussfolgerungen</w:t>
      </w:r>
      <w:bookmarkEnd w:id="82"/>
      <w:r w:rsidRPr="006219C2">
        <w:t xml:space="preserve"> </w:t>
      </w:r>
    </w:p>
    <w:p w:rsidR="006219C2" w:rsidRDefault="006219C2" w:rsidP="006219C2">
      <w:bookmarkStart w:id="83" w:name="_Hlk532829874"/>
      <w:r>
        <w:t xml:space="preserve">Was misst die Kamera und was misst das Pyranometer? Diskutierten wir im Zusammenhang mit der Sättigung der Bilder (Dynamikbereich) – Welchen Dynamikbereich braucht eine Kamera? – Welchen Dynamikbereich hat das menschliche Auge? </w:t>
      </w:r>
    </w:p>
    <w:p w:rsidR="006219C2" w:rsidRDefault="006219C2" w:rsidP="006219C2">
      <w:r>
        <w:t xml:space="preserve">Die eigentliche Schlussfolgerung ist, dass eine Low-coast Kamera nicht unbedingt für diese Art der Messung (Solare Strahlung) geeignet ist. Aber jedoch recht gut einsetzbar für eine einfache Vorhersage der Wolkenbewegung. Das wäre ja eigentlich auch schon recht </w:t>
      </w:r>
      <w:proofErr w:type="gramStart"/>
      <w:r>
        <w:t>hilfreich</w:t>
      </w:r>
      <w:proofErr w:type="gramEnd"/>
      <w:r>
        <w:t xml:space="preserve"> wenn man wüsste wann die nächste Wolke über die Solaranlage hinwegziehen respektive weil l</w:t>
      </w:r>
      <w:r w:rsidR="008D04FC">
        <w:t>a</w:t>
      </w:r>
      <w:r>
        <w:t>nge es dauert bis das nächste Ram</w:t>
      </w:r>
      <w:r w:rsidR="008D04FC">
        <w:t>p-</w:t>
      </w:r>
      <w:r>
        <w:t>event ansteht.</w:t>
      </w:r>
    </w:p>
    <w:p w:rsidR="00531FEB" w:rsidRDefault="00A60D3A" w:rsidP="00A60D3A">
      <w:pPr>
        <w:jc w:val="left"/>
      </w:pPr>
      <w:r>
        <w:t>In diesem Paper wird auf die Qualität der HDR Bilder eingegange. Die Probleme sind ähnlich wie bei meiner Low-Coast version, auch sie verwenden eine Low-Cost version:</w:t>
      </w:r>
      <w:r>
        <w:br/>
      </w:r>
      <w:r w:rsidRPr="00BC53B2">
        <w:rPr>
          <w:color w:val="0070C0"/>
          <w:u w:val="single"/>
        </w:rPr>
        <w:t>C:\Users\ati\Desktop\MSE\MSE_Thesis\Theorie\allgemein sky imaging\Machine-learning-based forecasting of distributed solar energy production.pdf</w:t>
      </w:r>
    </w:p>
    <w:p w:rsidR="00531FEB" w:rsidRDefault="00531FEB" w:rsidP="00531FEB">
      <w:pPr>
        <w:pStyle w:val="berschrift1"/>
      </w:pPr>
      <w:bookmarkStart w:id="84" w:name="_Toc532998536"/>
      <w:r>
        <w:lastRenderedPageBreak/>
        <w:t>Risikoanalyse</w:t>
      </w:r>
      <w:bookmarkEnd w:id="84"/>
    </w:p>
    <w:p w:rsidR="00531FEB" w:rsidRPr="00531FEB" w:rsidRDefault="00531FEB" w:rsidP="00531FEB">
      <w:pPr>
        <w:rPr>
          <w:b/>
          <w:color w:val="FF0000"/>
          <w:lang w:val="en-US"/>
        </w:rPr>
      </w:pPr>
      <w:r w:rsidRPr="00531FEB">
        <w:rPr>
          <w:b/>
          <w:color w:val="FF0000"/>
          <w:lang w:val="en-US"/>
        </w:rPr>
        <w:t xml:space="preserve">Mit einem </w:t>
      </w:r>
      <w:proofErr w:type="gramStart"/>
      <w:r w:rsidRPr="00531FEB">
        <w:rPr>
          <w:b/>
          <w:color w:val="FF0000"/>
          <w:lang w:val="en-US"/>
        </w:rPr>
        <w:t>Verweis  in</w:t>
      </w:r>
      <w:proofErr w:type="gramEnd"/>
      <w:r w:rsidRPr="00531FEB">
        <w:rPr>
          <w:b/>
          <w:color w:val="FF0000"/>
          <w:lang w:val="en-US"/>
        </w:rPr>
        <w:t xml:space="preserve"> den Anhang ablegen.</w:t>
      </w:r>
    </w:p>
    <w:p w:rsidR="00531FEB" w:rsidRPr="00A05CF4" w:rsidRDefault="00531FEB" w:rsidP="00531FEB">
      <w:pPr>
        <w:rPr>
          <w:lang w:val="en-US"/>
        </w:rPr>
      </w:pPr>
      <w:r w:rsidRPr="00A05CF4">
        <w:rPr>
          <w:lang w:val="en-US"/>
        </w:rPr>
        <w:t>Jan Kleissel Solar Energy Forecasting S79 Kap 4 Eval of Risk in solar-project financing</w:t>
      </w:r>
    </w:p>
    <w:p w:rsidR="00531FEB" w:rsidRPr="00A05CF4" w:rsidRDefault="00531FEB" w:rsidP="00531FEB">
      <w:pPr>
        <w:rPr>
          <w:lang w:val="en-US"/>
        </w:rPr>
      </w:pPr>
      <w:r w:rsidRPr="00A05CF4">
        <w:rPr>
          <w:lang w:val="en-US"/>
        </w:rPr>
        <w:t>Jan Kleissel Solar Energy Forecasting S79 Kap 4.5 Techniques for quantifying and managing resource risks</w:t>
      </w:r>
    </w:p>
    <w:p w:rsidR="00531FEB" w:rsidRPr="006219C2" w:rsidRDefault="00531FEB" w:rsidP="006219C2"/>
    <w:p w:rsidR="00284FA6" w:rsidRDefault="00284FA6">
      <w:pPr>
        <w:pStyle w:val="berschrift1"/>
        <w:numPr>
          <w:ilvl w:val="0"/>
          <w:numId w:val="0"/>
        </w:numPr>
      </w:pPr>
      <w:bookmarkStart w:id="85" w:name="_Ref491742270"/>
      <w:bookmarkStart w:id="86" w:name="_Ref491742277"/>
      <w:bookmarkStart w:id="87" w:name="_Toc532998537"/>
      <w:bookmarkEnd w:id="83"/>
      <w:r>
        <w:lastRenderedPageBreak/>
        <w:t xml:space="preserve">Anhang A: Beispiele für die Gliederung von </w:t>
      </w:r>
      <w:r w:rsidR="00583AA1">
        <w:t>Abschlussarbeiten</w:t>
      </w:r>
      <w:bookmarkEnd w:id="85"/>
      <w:bookmarkEnd w:id="86"/>
      <w:bookmarkEnd w:id="8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88" w:name="_Toc532998538"/>
      <w:r>
        <w:t>A.1 Literaturarbeiten</w:t>
      </w:r>
      <w:bookmarkEnd w:id="8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89" w:name="_Toc532998539"/>
      <w:r>
        <w:t>A.2 Systementwicklungen</w:t>
      </w:r>
      <w:bookmarkEnd w:id="8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90" w:name="_Toc532998540"/>
      <w:r>
        <w:lastRenderedPageBreak/>
        <w:t>Anhang B: Formatvorlagen</w:t>
      </w:r>
      <w:bookmarkEnd w:id="9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91" w:name="_Toc532998603"/>
      <w:r>
        <w:t xml:space="preserve">Tabelle </w:t>
      </w:r>
      <w:r w:rsidR="0078340A">
        <w:fldChar w:fldCharType="begin"/>
      </w:r>
      <w:r w:rsidR="0078340A">
        <w:instrText xml:space="preserve"> SEQ Tabelle \* ARABIC </w:instrText>
      </w:r>
      <w:r w:rsidR="0078340A">
        <w:fldChar w:fldCharType="separate"/>
      </w:r>
      <w:r w:rsidR="00E823C6">
        <w:rPr>
          <w:noProof/>
        </w:rPr>
        <w:t>3</w:t>
      </w:r>
      <w:r w:rsidR="0078340A">
        <w:fldChar w:fldCharType="end"/>
      </w:r>
      <w:r>
        <w:t>: Aufstellung der wichtigsten Formatvorlagen der Dokumentvorlage</w:t>
      </w:r>
      <w:bookmarkEnd w:id="9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92" w:name="_Ref492657968"/>
      <w:bookmarkStart w:id="93" w:name="_Toc532998541"/>
      <w:r>
        <w:lastRenderedPageBreak/>
        <w:t>Glossar</w:t>
      </w:r>
      <w:bookmarkEnd w:id="92"/>
      <w:bookmarkEnd w:id="9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Pr="000B6D1F" w:rsidRDefault="006B77EF">
      <w:pPr>
        <w:pStyle w:val="berschrift1"/>
        <w:numPr>
          <w:ilvl w:val="0"/>
          <w:numId w:val="0"/>
        </w:numPr>
        <w:rPr>
          <w:lang w:val="en-US"/>
        </w:rPr>
      </w:pPr>
      <w:bookmarkStart w:id="94" w:name="_Toc532998542"/>
      <w:r w:rsidRPr="000B6D1F">
        <w:rPr>
          <w:lang w:val="en-US"/>
        </w:rPr>
        <w:lastRenderedPageBreak/>
        <w:t>Quellen</w:t>
      </w:r>
      <w:r w:rsidR="00284FA6" w:rsidRPr="000B6D1F">
        <w:rPr>
          <w:lang w:val="en-US"/>
        </w:rPr>
        <w:t>verzeichnis</w:t>
      </w:r>
      <w:bookmarkEnd w:id="94"/>
    </w:p>
    <w:p w:rsidR="003F5319" w:rsidRPr="003F5319" w:rsidRDefault="0079225D" w:rsidP="003F5319">
      <w:pPr>
        <w:pStyle w:val="Literaturverzeichnis"/>
      </w:pPr>
      <w:r>
        <w:fldChar w:fldCharType="begin"/>
      </w:r>
      <w:r w:rsidR="00FC204B">
        <w:rPr>
          <w:lang w:val="en-US"/>
        </w:rPr>
        <w:instrText xml:space="preserve"> ADDIN ZOTERO_BIBL {"custom":[]} CSL_BIBLIOGRAPHY </w:instrText>
      </w:r>
      <w:r>
        <w:fldChar w:fldCharType="separate"/>
      </w:r>
      <w:r w:rsidR="003F5319" w:rsidRPr="003F5319">
        <w:t>[1]</w:t>
      </w:r>
      <w:r w:rsidR="003F5319" w:rsidRPr="003F5319">
        <w:tab/>
        <w:t xml:space="preserve">D. Matuszko, „Influence of the extent and genera of cloud cover on solar radiation intensity“, </w:t>
      </w:r>
      <w:r w:rsidR="003F5319" w:rsidRPr="003F5319">
        <w:rPr>
          <w:i/>
          <w:iCs/>
        </w:rPr>
        <w:t>Int. J. Climatol.</w:t>
      </w:r>
      <w:r w:rsidR="003F5319" w:rsidRPr="003F5319">
        <w:t>, Bd. 32, Nr. 15, S. 2403–2414, 2012.</w:t>
      </w:r>
    </w:p>
    <w:p w:rsidR="003F5319" w:rsidRPr="003F5319" w:rsidRDefault="003F5319" w:rsidP="003F5319">
      <w:pPr>
        <w:pStyle w:val="Literaturverzeichnis"/>
      </w:pPr>
      <w:r w:rsidRPr="003F5319">
        <w:t>[2]</w:t>
      </w:r>
      <w:r w:rsidRPr="003F5319">
        <w:tab/>
        <w:t xml:space="preserve">J. Remund, C. Calhau, L. Perret, und D. Marcel, </w:t>
      </w:r>
      <w:r w:rsidRPr="003F5319">
        <w:rPr>
          <w:i/>
          <w:iCs/>
        </w:rPr>
        <w:t>Characterization of the spatio-temporal variations and ramp rates of solar radiation and PV</w:t>
      </w:r>
      <w:r w:rsidRPr="003F5319">
        <w:t>. 2015.</w:t>
      </w:r>
    </w:p>
    <w:p w:rsidR="003F5319" w:rsidRPr="003F5319" w:rsidRDefault="003F5319" w:rsidP="003F5319">
      <w:pPr>
        <w:pStyle w:val="Literaturverzeichnis"/>
      </w:pPr>
      <w:r w:rsidRPr="003F5319">
        <w:t>[3]</w:t>
      </w:r>
      <w:r w:rsidRPr="003F5319">
        <w:tab/>
        <w:t>„http://www.entsoe.eu/fileadmin/user_upload/_library/publications/entsoe/Operation_Handbook/Policy_1_final.pdf“</w:t>
      </w:r>
      <w:proofErr w:type="gramStart"/>
      <w:r w:rsidRPr="003F5319">
        <w:t>. .</w:t>
      </w:r>
      <w:proofErr w:type="gramEnd"/>
    </w:p>
    <w:p w:rsidR="003F5319" w:rsidRPr="003F5319" w:rsidRDefault="003F5319" w:rsidP="003F5319">
      <w:pPr>
        <w:pStyle w:val="Literaturverzeichnis"/>
      </w:pPr>
      <w:r w:rsidRPr="003F5319">
        <w:t>[4]</w:t>
      </w:r>
      <w:r w:rsidRPr="003F5319">
        <w:tab/>
        <w:t>T. McCandless, „Artificial Intelligence Techniques for Short-range Solar Irradiance Prediction“, Aug. 2015.</w:t>
      </w:r>
    </w:p>
    <w:p w:rsidR="003F5319" w:rsidRPr="003F5319" w:rsidRDefault="003F5319" w:rsidP="003F5319">
      <w:pPr>
        <w:pStyle w:val="Literaturverzeichnis"/>
      </w:pPr>
      <w:r w:rsidRPr="003F5319">
        <w:t>[5]</w:t>
      </w:r>
      <w:r w:rsidRPr="003F5319">
        <w:tab/>
        <w:t xml:space="preserve">A. Woyte, R. Belmans, und J. Nijs, „Power flow fluctuations in distribution grids with high PV penetration“, in </w:t>
      </w:r>
      <w:r w:rsidRPr="003F5319">
        <w:rPr>
          <w:i/>
          <w:iCs/>
        </w:rPr>
        <w:t>Proceedings of Seventeeth European Photovoltaic Solar Energy Conference</w:t>
      </w:r>
      <w:r w:rsidRPr="003F5319">
        <w:t>, 20010101, S. 2414–2417.</w:t>
      </w:r>
    </w:p>
    <w:p w:rsidR="003F5319" w:rsidRPr="003F5319" w:rsidRDefault="003F5319" w:rsidP="003F5319">
      <w:pPr>
        <w:pStyle w:val="Literaturverzeichnis"/>
      </w:pPr>
      <w:r w:rsidRPr="003F5319">
        <w:t>[6]</w:t>
      </w:r>
      <w:r w:rsidRPr="003F5319">
        <w:tab/>
        <w:t xml:space="preserve">F. Vignola, J. Michalsky, T. Stoffel, und A. Ghassemi, </w:t>
      </w:r>
      <w:r w:rsidRPr="003F5319">
        <w:rPr>
          <w:i/>
          <w:iCs/>
        </w:rPr>
        <w:t>Solar and infrared radiation measurements</w:t>
      </w:r>
      <w:r w:rsidRPr="003F5319">
        <w:t>. 2017.</w:t>
      </w:r>
    </w:p>
    <w:p w:rsidR="003F5319" w:rsidRPr="003F5319" w:rsidRDefault="003F5319" w:rsidP="003F5319">
      <w:pPr>
        <w:pStyle w:val="Literaturverzeichnis"/>
      </w:pPr>
      <w:r w:rsidRPr="003F5319">
        <w:t>[7]</w:t>
      </w:r>
      <w:r w:rsidRPr="003F5319">
        <w:tab/>
        <w:t xml:space="preserve">„Sonnenstrahlung“, </w:t>
      </w:r>
      <w:r w:rsidRPr="003F5319">
        <w:rPr>
          <w:i/>
          <w:iCs/>
        </w:rPr>
        <w:t>Wikipedia</w:t>
      </w:r>
      <w:r w:rsidRPr="003F5319">
        <w:t>. 25-Aug-2018.</w:t>
      </w:r>
    </w:p>
    <w:p w:rsidR="003F5319" w:rsidRPr="003F5319" w:rsidRDefault="003F5319" w:rsidP="003F5319">
      <w:pPr>
        <w:pStyle w:val="Literaturverzeichnis"/>
      </w:pPr>
      <w:r w:rsidRPr="003F5319">
        <w:t>[8]</w:t>
      </w:r>
      <w:r w:rsidRPr="003F5319">
        <w:tab/>
        <w:t xml:space="preserve">V. Quaschning, </w:t>
      </w:r>
      <w:r w:rsidRPr="003F5319">
        <w:rPr>
          <w:i/>
          <w:iCs/>
        </w:rPr>
        <w:t>Regenerative Energiesysteme: Technologie - Berechnung - Simulation</w:t>
      </w:r>
      <w:r w:rsidRPr="003F5319">
        <w:t>, 9., aktualisierte und erweiterte Auflage. München: Hanser, 2015.</w:t>
      </w:r>
    </w:p>
    <w:p w:rsidR="003F5319" w:rsidRPr="003F5319" w:rsidRDefault="003F5319" w:rsidP="003F5319">
      <w:pPr>
        <w:pStyle w:val="Literaturverzeichnis"/>
      </w:pPr>
      <w:r w:rsidRPr="003F5319">
        <w:t>[9]</w:t>
      </w:r>
      <w:r w:rsidRPr="003F5319">
        <w:tab/>
        <w:t xml:space="preserve">V. Wesselak, T. Schabbach, J. Fischer, und T. Link, </w:t>
      </w:r>
      <w:r w:rsidRPr="003F5319">
        <w:rPr>
          <w:i/>
          <w:iCs/>
        </w:rPr>
        <w:t>Handbuch Regenerative Energietechnik</w:t>
      </w:r>
      <w:r w:rsidRPr="003F5319">
        <w:t>, 3. Auflage. Berlin: Springer Vieweg, 2017.</w:t>
      </w:r>
    </w:p>
    <w:p w:rsidR="003F5319" w:rsidRPr="003F5319" w:rsidRDefault="003F5319" w:rsidP="003F5319">
      <w:pPr>
        <w:pStyle w:val="Literaturverzeichnis"/>
      </w:pPr>
      <w:r w:rsidRPr="003F5319">
        <w:t>[10]</w:t>
      </w:r>
      <w:r w:rsidRPr="003F5319">
        <w:tab/>
        <w:t>„(WMO 2008) Guide To Meteorological Instruments And Methods Of Observation“</w:t>
      </w:r>
      <w:proofErr w:type="gramStart"/>
      <w:r w:rsidRPr="003F5319">
        <w:t>. .</w:t>
      </w:r>
      <w:proofErr w:type="gramEnd"/>
    </w:p>
    <w:p w:rsidR="003F5319" w:rsidRPr="003F5319" w:rsidRDefault="003F5319" w:rsidP="003F5319">
      <w:pPr>
        <w:pStyle w:val="Literaturverzeichnis"/>
      </w:pPr>
      <w:r w:rsidRPr="003F5319">
        <w:t>[11]</w:t>
      </w:r>
      <w:r w:rsidRPr="003F5319">
        <w:tab/>
        <w:t>„Leuchtdichte“. [Online]. Verfügbar unter: https://www.schorsch.com/de/wissen/glossar/leuchtdichte.html. [Zugegriffen: 18-Dez-2018].</w:t>
      </w:r>
    </w:p>
    <w:p w:rsidR="003F5319" w:rsidRPr="003F5319" w:rsidRDefault="003F5319" w:rsidP="003F5319">
      <w:pPr>
        <w:pStyle w:val="Literaturverzeichnis"/>
      </w:pPr>
      <w:r w:rsidRPr="003F5319">
        <w:t>[12]</w:t>
      </w:r>
      <w:r w:rsidRPr="003F5319">
        <w:tab/>
        <w:t>„Understanding Dynamic Range in Digital Photography“. [Online]. Verfügbar unter: https://www.cambridgeincolour.com/tutorials/dynamic-range.htm. [Zugegriffen: 18-Dez-2018].</w:t>
      </w:r>
    </w:p>
    <w:p w:rsidR="003F5319" w:rsidRPr="003F5319" w:rsidRDefault="003F5319" w:rsidP="003F5319">
      <w:pPr>
        <w:pStyle w:val="Literaturverzeichnis"/>
      </w:pPr>
      <w:r w:rsidRPr="003F5319">
        <w:t>[13]</w:t>
      </w:r>
      <w:r w:rsidRPr="003F5319">
        <w:tab/>
        <w:t>„Understanding Digital Camera Sensors“. [Online]. Verfügbar unter: https://www.cambridgeincolour.com/tutorials/camera-sensors.htm. [Zugegriffen: 18-Dez-2018].</w:t>
      </w:r>
    </w:p>
    <w:p w:rsidR="003F5319" w:rsidRPr="003F5319" w:rsidRDefault="003F5319" w:rsidP="003F5319">
      <w:pPr>
        <w:pStyle w:val="Literaturverzeichnis"/>
      </w:pPr>
      <w:r w:rsidRPr="003F5319">
        <w:t>[14]</w:t>
      </w:r>
      <w:r w:rsidRPr="003F5319">
        <w:tab/>
        <w:t>„Image Types: JPEG &amp; TIFF File Formats“. [Online]. Verfügbar unter: https://www.cambridgeincolour.com/tutorials/imagetypes.htm. [Zugegriffen: 19-Dez-2018].</w:t>
      </w:r>
    </w:p>
    <w:p w:rsidR="003F5319" w:rsidRPr="003F5319" w:rsidRDefault="003F5319" w:rsidP="003F5319">
      <w:pPr>
        <w:pStyle w:val="Literaturverzeichnis"/>
      </w:pPr>
      <w:r w:rsidRPr="003F5319">
        <w:t>[15]</w:t>
      </w:r>
      <w:r w:rsidRPr="003F5319">
        <w:tab/>
        <w:t>„RAW vs JPEG“. [Online]. Verfügbar unter: https://digital-photography-school.com/raw-vs-jpeg/. [Zugegriffen: 19-Dez-2018].</w:t>
      </w:r>
    </w:p>
    <w:p w:rsidR="003F5319" w:rsidRPr="003F5319" w:rsidRDefault="003F5319" w:rsidP="003F5319">
      <w:pPr>
        <w:pStyle w:val="Literaturverzeichnis"/>
      </w:pPr>
      <w:r w:rsidRPr="003F5319">
        <w:t>[16]</w:t>
      </w:r>
      <w:r w:rsidRPr="003F5319">
        <w:tab/>
        <w:t>„NREL Best Practices Handbook for the Collection and Use of Solar Resource Data for Solar Energy Applications“. [Online]. Verfügbar unter: https://www.nrel.gov/docs/fy18osti/68886.pdf. [Zugegriffen: 15-Dez-2018].</w:t>
      </w:r>
    </w:p>
    <w:p w:rsidR="003F5319" w:rsidRPr="003F5319" w:rsidRDefault="003F5319" w:rsidP="003F5319">
      <w:pPr>
        <w:pStyle w:val="Literaturverzeichnis"/>
      </w:pPr>
      <w:r w:rsidRPr="003F5319">
        <w:t>[17]</w:t>
      </w:r>
      <w:r w:rsidRPr="003F5319">
        <w:tab/>
        <w:t>L. O. Grobe, M. Krehel, S. Wittkopf, und X. Yang, „Monitoring of solar irradiation at Lucerne University of Applied Sciences and Arts“. DOI: 10.5281/zenodo.1182433, 01-Jan-2017.</w:t>
      </w:r>
    </w:p>
    <w:p w:rsidR="0079225D" w:rsidRDefault="0079225D">
      <w:pPr>
        <w:sectPr w:rsidR="0079225D" w:rsidSect="00AC594F">
          <w:headerReference w:type="default" r:id="rId30"/>
          <w:headerReference w:type="first" r:id="rId31"/>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95" w:name="_Toc532998543"/>
      <w:r>
        <w:lastRenderedPageBreak/>
        <w:t>Stichwortverzeichnis</w:t>
      </w:r>
      <w:bookmarkEnd w:id="95"/>
    </w:p>
    <w:p w:rsidR="00824316" w:rsidRDefault="00284FA6">
      <w:pPr>
        <w:rPr>
          <w:noProof/>
        </w:rPr>
        <w:sectPr w:rsidR="00824316" w:rsidSect="00AC594F">
          <w:headerReference w:type="first" r:id="rId32"/>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AC594F">
          <w:type w:val="continuous"/>
          <w:pgSz w:w="11906" w:h="16838" w:code="9"/>
          <w:pgMar w:top="1418" w:right="1418" w:bottom="1134" w:left="1985" w:header="720" w:footer="720" w:gutter="0"/>
          <w:cols w:num="2" w:space="720"/>
        </w:sectPr>
      </w:pPr>
    </w:p>
    <w:p w:rsidR="00284FA6" w:rsidRDefault="00284FA6">
      <w:r>
        <w:fldChar w:fldCharType="end"/>
      </w:r>
    </w:p>
    <w:sectPr w:rsidR="00284FA6" w:rsidSect="00AC594F">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613A" w:rsidRDefault="00E8613A">
      <w:pPr>
        <w:spacing w:before="0" w:line="240" w:lineRule="auto"/>
      </w:pPr>
      <w:r>
        <w:separator/>
      </w:r>
    </w:p>
  </w:endnote>
  <w:endnote w:type="continuationSeparator" w:id="0">
    <w:p w:rsidR="00E8613A" w:rsidRDefault="00E8613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613A" w:rsidRDefault="00E8613A">
      <w:pPr>
        <w:spacing w:before="0" w:line="240" w:lineRule="auto"/>
      </w:pPr>
      <w:r>
        <w:separator/>
      </w:r>
    </w:p>
  </w:footnote>
  <w:footnote w:type="continuationSeparator" w:id="0">
    <w:p w:rsidR="00E8613A" w:rsidRDefault="00E8613A">
      <w:pPr>
        <w:spacing w:before="0" w:line="240" w:lineRule="auto"/>
      </w:pPr>
      <w:r>
        <w:continuationSeparator/>
      </w:r>
    </w:p>
  </w:footnote>
  <w:footnote w:id="1">
    <w:p w:rsidR="00FE33CA" w:rsidRPr="00856265" w:rsidRDefault="00FE33CA" w:rsidP="005813A7">
      <w:pPr>
        <w:pStyle w:val="Funotentext"/>
      </w:pPr>
      <w:r>
        <w:rPr>
          <w:rStyle w:val="Funotenzeichen"/>
        </w:rPr>
        <w:footnoteRef/>
      </w:r>
      <w:r>
        <w:t xml:space="preserve"> </w:t>
      </w:r>
      <w:hyperlink r:id="rId1" w:history="1">
        <w:r w:rsidRPr="00C37483">
          <w:rPr>
            <w:rStyle w:val="Hyperlink"/>
          </w:rPr>
          <w:t>http://www.fulcrum3d.com/index.php/cloudcam/technology</w:t>
        </w:r>
      </w:hyperlink>
    </w:p>
  </w:footnote>
  <w:footnote w:id="2">
    <w:p w:rsidR="00FE33CA" w:rsidRPr="00436AD8" w:rsidRDefault="00FE33CA">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rPr>
        <w:t>Pyrheliometer</w:t>
      </w:r>
      <w:r w:rsidRPr="00E0061D">
        <w:rPr>
          <w:sz w:val="16"/>
          <w:szCs w:val="16"/>
        </w:rPr>
        <w:fldChar w:fldCharType="end"/>
      </w:r>
      <w:r w:rsidRPr="00E0061D">
        <w:rPr>
          <w:sz w:val="16"/>
          <w:szCs w:val="16"/>
        </w:rPr>
        <w:t>.</w:t>
      </w:r>
    </w:p>
  </w:footnote>
  <w:footnote w:id="3">
    <w:p w:rsidR="00AF37B5" w:rsidRDefault="00AF37B5">
      <w:pPr>
        <w:pStyle w:val="Funotentext"/>
      </w:pPr>
      <w:r>
        <w:rPr>
          <w:rStyle w:val="Funotenzeichen"/>
        </w:rPr>
        <w:footnoteRef/>
      </w:r>
      <w:r>
        <w:t xml:space="preserve"> </w:t>
      </w:r>
      <w:r w:rsidRPr="00AF37B5">
        <w:rPr>
          <w:sz w:val="16"/>
          <w:szCs w:val="16"/>
        </w:rPr>
        <w:t>Die Gammafunktion beschreibt eine Überführung einer linear wachsenden Grösse, in eine nicht linear wachsende.</w:t>
      </w:r>
      <w:r>
        <w:t xml:space="preserve"> </w:t>
      </w:r>
    </w:p>
  </w:footnote>
  <w:footnote w:id="4">
    <w:p w:rsidR="00FE33CA" w:rsidRDefault="00FE33CA">
      <w:pPr>
        <w:pStyle w:val="Funotentext"/>
      </w:pPr>
      <w:r>
        <w:rPr>
          <w:rStyle w:val="Funotenzeichen"/>
        </w:rPr>
        <w:footnoteRef/>
      </w:r>
      <w:r>
        <w:t xml:space="preserve"> </w:t>
      </w:r>
      <w:r w:rsidRPr="00000648">
        <w:rPr>
          <w:sz w:val="16"/>
          <w:szCs w:val="16"/>
        </w:rPr>
        <w:t xml:space="preserve">Raspbian: </w:t>
      </w:r>
      <w:hyperlink r:id="rId2" w:history="1">
        <w:r w:rsidRPr="00000648">
          <w:rPr>
            <w:rStyle w:val="Hyperlink"/>
            <w:sz w:val="16"/>
            <w:szCs w:val="16"/>
          </w:rPr>
          <w:t>https://www.raspberrypi.org/downloads/raspbian/</w:t>
        </w:r>
      </w:hyperlink>
    </w:p>
  </w:footnote>
  <w:footnote w:id="5">
    <w:p w:rsidR="00FE33CA" w:rsidRDefault="00FE33CA" w:rsidP="0078387C">
      <w:pPr>
        <w:pStyle w:val="Funotentext"/>
      </w:pPr>
      <w:r>
        <w:rPr>
          <w:rStyle w:val="Funotenzeichen"/>
        </w:rPr>
        <w:footnoteRef/>
      </w:r>
      <w:r>
        <w:t xml:space="preserve"> </w:t>
      </w:r>
      <w:r>
        <w:rPr>
          <w:sz w:val="16"/>
          <w:szCs w:val="16"/>
        </w:rPr>
        <w:t>RealVNC:</w:t>
      </w:r>
      <w:r w:rsidRPr="00452D93">
        <w:rPr>
          <w:sz w:val="16"/>
          <w:szCs w:val="16"/>
        </w:rPr>
        <w:t xml:space="preserve"> </w:t>
      </w:r>
      <w:hyperlink r:id="rId3" w:history="1">
        <w:r w:rsidRPr="00452D93">
          <w:rPr>
            <w:rStyle w:val="Hyperlink"/>
            <w:sz w:val="16"/>
            <w:szCs w:val="16"/>
          </w:rPr>
          <w:t>https://www.realvn</w:t>
        </w:r>
        <w:r w:rsidRPr="00452D93">
          <w:rPr>
            <w:rStyle w:val="Hyperlink"/>
            <w:sz w:val="16"/>
            <w:szCs w:val="16"/>
          </w:rPr>
          <w:t>c</w:t>
        </w:r>
        <w:r w:rsidRPr="00452D93">
          <w:rPr>
            <w:rStyle w:val="Hyperlink"/>
            <w:sz w:val="16"/>
            <w:szCs w:val="16"/>
          </w:rPr>
          <w:t>.com/de/</w:t>
        </w:r>
      </w:hyperlink>
    </w:p>
  </w:footnote>
  <w:footnote w:id="6">
    <w:p w:rsidR="00FE33CA" w:rsidRPr="00DE7F73" w:rsidRDefault="00FE33CA">
      <w:pPr>
        <w:pStyle w:val="Funotentext"/>
      </w:pPr>
      <w:r>
        <w:rPr>
          <w:rStyle w:val="Funotenzeichen"/>
        </w:rPr>
        <w:footnoteRef/>
      </w:r>
      <w:r>
        <w:t xml:space="preserve"> </w:t>
      </w:r>
      <w:r w:rsidRPr="00DE7F73">
        <w:rPr>
          <w:sz w:val="16"/>
          <w:szCs w:val="16"/>
        </w:rPr>
        <w:t>Gemessen mittels Distanzfunktion von Google Maps</w:t>
      </w:r>
      <w:r>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33CA" w:rsidRDefault="00FE33CA">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3F5319">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3F5319">
      <w:rPr>
        <w:noProof/>
      </w:rPr>
      <w:instrText>9</w:instrText>
    </w:r>
    <w:r>
      <w:rPr>
        <w:noProof/>
      </w:rPr>
      <w:fldChar w:fldCharType="end"/>
    </w:r>
    <w:r>
      <w:instrText xml:space="preserve"> " " \* MERGEFORMAT </w:instrText>
    </w:r>
    <w:r>
      <w:fldChar w:fldCharType="separate"/>
    </w:r>
    <w:r w:rsidR="003F5319">
      <w:rPr>
        <w:noProof/>
      </w:rPr>
      <w:instrText>9</w:instrText>
    </w:r>
    <w:r w:rsidR="003F5319">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3F5319">
      <w:rPr>
        <w:noProof/>
      </w:rPr>
      <w:t>Anhang A: Beispiele für die Gliederung von Abschlussarbeiten</w:t>
    </w:r>
    <w:r>
      <w:rPr>
        <w:noProof/>
      </w:rPr>
      <w:fldChar w:fldCharType="end"/>
    </w:r>
    <w:r>
      <w:tab/>
    </w:r>
    <w:r>
      <w:fldChar w:fldCharType="begin"/>
    </w:r>
    <w:r>
      <w:instrText xml:space="preserve"> PAGE  \* MERGEFORMAT </w:instrText>
    </w:r>
    <w:r>
      <w:fldChar w:fldCharType="separate"/>
    </w:r>
    <w:r w:rsidR="003F5319">
      <w:rPr>
        <w:noProof/>
      </w:rPr>
      <w:t>38</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33CA" w:rsidRDefault="00FE33CA">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33CA" w:rsidRDefault="00FE33C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D0B75B5"/>
    <w:multiLevelType w:val="hybridMultilevel"/>
    <w:tmpl w:val="8D98889E"/>
    <w:lvl w:ilvl="0" w:tplc="36E0820C">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3"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8"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0"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0"/>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9"/>
  </w:num>
  <w:num w:numId="13">
    <w:abstractNumId w:val="28"/>
  </w:num>
  <w:num w:numId="14">
    <w:abstractNumId w:val="20"/>
  </w:num>
  <w:num w:numId="15">
    <w:abstractNumId w:val="15"/>
  </w:num>
  <w:num w:numId="16">
    <w:abstractNumId w:val="16"/>
  </w:num>
  <w:num w:numId="17">
    <w:abstractNumId w:val="12"/>
  </w:num>
  <w:num w:numId="18">
    <w:abstractNumId w:val="25"/>
  </w:num>
  <w:num w:numId="19">
    <w:abstractNumId w:val="24"/>
  </w:num>
  <w:num w:numId="20">
    <w:abstractNumId w:val="13"/>
  </w:num>
  <w:num w:numId="21">
    <w:abstractNumId w:val="11"/>
  </w:num>
  <w:num w:numId="22">
    <w:abstractNumId w:val="22"/>
  </w:num>
  <w:num w:numId="23">
    <w:abstractNumId w:val="27"/>
  </w:num>
  <w:num w:numId="24">
    <w:abstractNumId w:val="26"/>
  </w:num>
  <w:num w:numId="25">
    <w:abstractNumId w:val="17"/>
  </w:num>
  <w:num w:numId="26">
    <w:abstractNumId w:val="19"/>
  </w:num>
  <w:num w:numId="27">
    <w:abstractNumId w:val="10"/>
  </w:num>
  <w:num w:numId="28">
    <w:abstractNumId w:val="18"/>
  </w:num>
  <w:num w:numId="29">
    <w:abstractNumId w:val="23"/>
  </w:num>
  <w:num w:numId="30">
    <w:abstractNumId w:val="21"/>
  </w:num>
  <w:num w:numId="31">
    <w:abstractNumId w:val="14"/>
  </w:num>
  <w:num w:numId="32">
    <w:abstractNumId w:val="3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0648"/>
    <w:rsid w:val="0000378C"/>
    <w:rsid w:val="00003EA8"/>
    <w:rsid w:val="00004C6A"/>
    <w:rsid w:val="000068D2"/>
    <w:rsid w:val="00007B81"/>
    <w:rsid w:val="00011508"/>
    <w:rsid w:val="000175FF"/>
    <w:rsid w:val="00022714"/>
    <w:rsid w:val="000239DE"/>
    <w:rsid w:val="0003242D"/>
    <w:rsid w:val="000360C1"/>
    <w:rsid w:val="00044C0A"/>
    <w:rsid w:val="0005295B"/>
    <w:rsid w:val="00053B7D"/>
    <w:rsid w:val="00054130"/>
    <w:rsid w:val="00055D5F"/>
    <w:rsid w:val="00065ABF"/>
    <w:rsid w:val="000770A6"/>
    <w:rsid w:val="00080A15"/>
    <w:rsid w:val="00080B9A"/>
    <w:rsid w:val="00081D52"/>
    <w:rsid w:val="00083B44"/>
    <w:rsid w:val="00084C37"/>
    <w:rsid w:val="00086140"/>
    <w:rsid w:val="0008730B"/>
    <w:rsid w:val="00091878"/>
    <w:rsid w:val="00092072"/>
    <w:rsid w:val="00094BA5"/>
    <w:rsid w:val="00095780"/>
    <w:rsid w:val="00097B2B"/>
    <w:rsid w:val="000A2D2A"/>
    <w:rsid w:val="000A41E9"/>
    <w:rsid w:val="000B0018"/>
    <w:rsid w:val="000B168C"/>
    <w:rsid w:val="000B1E76"/>
    <w:rsid w:val="000B1F0A"/>
    <w:rsid w:val="000B2C92"/>
    <w:rsid w:val="000B32C2"/>
    <w:rsid w:val="000B50D3"/>
    <w:rsid w:val="000B5C94"/>
    <w:rsid w:val="000B6D1F"/>
    <w:rsid w:val="000C3013"/>
    <w:rsid w:val="000C3619"/>
    <w:rsid w:val="000C3E6E"/>
    <w:rsid w:val="000C7538"/>
    <w:rsid w:val="000D0CE1"/>
    <w:rsid w:val="000D1285"/>
    <w:rsid w:val="000E13EC"/>
    <w:rsid w:val="000F2C22"/>
    <w:rsid w:val="001013CE"/>
    <w:rsid w:val="00106F13"/>
    <w:rsid w:val="001072BB"/>
    <w:rsid w:val="001108D3"/>
    <w:rsid w:val="00111094"/>
    <w:rsid w:val="00111AC6"/>
    <w:rsid w:val="00112856"/>
    <w:rsid w:val="0011619B"/>
    <w:rsid w:val="00117C19"/>
    <w:rsid w:val="0012461E"/>
    <w:rsid w:val="0012526B"/>
    <w:rsid w:val="001253A4"/>
    <w:rsid w:val="00126452"/>
    <w:rsid w:val="00127E99"/>
    <w:rsid w:val="0013003B"/>
    <w:rsid w:val="001325CA"/>
    <w:rsid w:val="001327BE"/>
    <w:rsid w:val="00135B85"/>
    <w:rsid w:val="00143C30"/>
    <w:rsid w:val="0014700B"/>
    <w:rsid w:val="0015655F"/>
    <w:rsid w:val="00160690"/>
    <w:rsid w:val="001642F6"/>
    <w:rsid w:val="00166939"/>
    <w:rsid w:val="0018099E"/>
    <w:rsid w:val="00190BEE"/>
    <w:rsid w:val="0019162E"/>
    <w:rsid w:val="00192CE5"/>
    <w:rsid w:val="00194AF7"/>
    <w:rsid w:val="0019585B"/>
    <w:rsid w:val="00195EF5"/>
    <w:rsid w:val="001A4759"/>
    <w:rsid w:val="001B04F9"/>
    <w:rsid w:val="001B3225"/>
    <w:rsid w:val="001B679C"/>
    <w:rsid w:val="001B6A53"/>
    <w:rsid w:val="001B7667"/>
    <w:rsid w:val="001D04A7"/>
    <w:rsid w:val="001D6D8F"/>
    <w:rsid w:val="001E293A"/>
    <w:rsid w:val="001E2E0D"/>
    <w:rsid w:val="001E4B00"/>
    <w:rsid w:val="001F09F3"/>
    <w:rsid w:val="001F108B"/>
    <w:rsid w:val="001F4345"/>
    <w:rsid w:val="001F6AC8"/>
    <w:rsid w:val="001F6FE1"/>
    <w:rsid w:val="002058AE"/>
    <w:rsid w:val="00207425"/>
    <w:rsid w:val="0021249D"/>
    <w:rsid w:val="00215F16"/>
    <w:rsid w:val="00216360"/>
    <w:rsid w:val="00216BF7"/>
    <w:rsid w:val="00222670"/>
    <w:rsid w:val="00223CD6"/>
    <w:rsid w:val="00226FED"/>
    <w:rsid w:val="002310C9"/>
    <w:rsid w:val="00231F8D"/>
    <w:rsid w:val="00237C16"/>
    <w:rsid w:val="0024139A"/>
    <w:rsid w:val="00245623"/>
    <w:rsid w:val="002458A1"/>
    <w:rsid w:val="00246654"/>
    <w:rsid w:val="002537A2"/>
    <w:rsid w:val="00261809"/>
    <w:rsid w:val="00265D00"/>
    <w:rsid w:val="00267670"/>
    <w:rsid w:val="00270ECD"/>
    <w:rsid w:val="00272409"/>
    <w:rsid w:val="00274230"/>
    <w:rsid w:val="00284443"/>
    <w:rsid w:val="00284FA6"/>
    <w:rsid w:val="002857DE"/>
    <w:rsid w:val="00287671"/>
    <w:rsid w:val="0029592F"/>
    <w:rsid w:val="00297AF3"/>
    <w:rsid w:val="002A41CA"/>
    <w:rsid w:val="002A51A0"/>
    <w:rsid w:val="002A5C70"/>
    <w:rsid w:val="002B0D82"/>
    <w:rsid w:val="002B3507"/>
    <w:rsid w:val="002C2AFE"/>
    <w:rsid w:val="002C5491"/>
    <w:rsid w:val="002D483A"/>
    <w:rsid w:val="002D56DB"/>
    <w:rsid w:val="002D5D74"/>
    <w:rsid w:val="002E1F53"/>
    <w:rsid w:val="002E7F1B"/>
    <w:rsid w:val="002F1228"/>
    <w:rsid w:val="002F36E1"/>
    <w:rsid w:val="002F48AC"/>
    <w:rsid w:val="002F4FA3"/>
    <w:rsid w:val="0030213A"/>
    <w:rsid w:val="00302F3C"/>
    <w:rsid w:val="003030C7"/>
    <w:rsid w:val="00304110"/>
    <w:rsid w:val="00307330"/>
    <w:rsid w:val="00307D2A"/>
    <w:rsid w:val="00310ACA"/>
    <w:rsid w:val="003112FF"/>
    <w:rsid w:val="00315EB6"/>
    <w:rsid w:val="003176CC"/>
    <w:rsid w:val="00317896"/>
    <w:rsid w:val="00325ED9"/>
    <w:rsid w:val="0032639F"/>
    <w:rsid w:val="003349A9"/>
    <w:rsid w:val="003359FA"/>
    <w:rsid w:val="00336A89"/>
    <w:rsid w:val="00337F61"/>
    <w:rsid w:val="00340216"/>
    <w:rsid w:val="0034320F"/>
    <w:rsid w:val="003457B4"/>
    <w:rsid w:val="00345B74"/>
    <w:rsid w:val="00350EA3"/>
    <w:rsid w:val="0035309C"/>
    <w:rsid w:val="003531A0"/>
    <w:rsid w:val="00354BCE"/>
    <w:rsid w:val="003550F6"/>
    <w:rsid w:val="00357F83"/>
    <w:rsid w:val="003639D2"/>
    <w:rsid w:val="00363DC4"/>
    <w:rsid w:val="003647EE"/>
    <w:rsid w:val="00364DC0"/>
    <w:rsid w:val="00376DCD"/>
    <w:rsid w:val="00382855"/>
    <w:rsid w:val="00385321"/>
    <w:rsid w:val="003866F7"/>
    <w:rsid w:val="00392428"/>
    <w:rsid w:val="0039354D"/>
    <w:rsid w:val="003967E5"/>
    <w:rsid w:val="003978A4"/>
    <w:rsid w:val="003A3224"/>
    <w:rsid w:val="003A7608"/>
    <w:rsid w:val="003B0701"/>
    <w:rsid w:val="003B0CF5"/>
    <w:rsid w:val="003B1FE7"/>
    <w:rsid w:val="003B22C4"/>
    <w:rsid w:val="003B788D"/>
    <w:rsid w:val="003C4B72"/>
    <w:rsid w:val="003C521D"/>
    <w:rsid w:val="003C5F0F"/>
    <w:rsid w:val="003D0E1C"/>
    <w:rsid w:val="003D79C0"/>
    <w:rsid w:val="003E05AD"/>
    <w:rsid w:val="003E5524"/>
    <w:rsid w:val="003E65BD"/>
    <w:rsid w:val="003F01E7"/>
    <w:rsid w:val="003F15B6"/>
    <w:rsid w:val="003F22F2"/>
    <w:rsid w:val="003F2A4B"/>
    <w:rsid w:val="003F4CF1"/>
    <w:rsid w:val="003F5319"/>
    <w:rsid w:val="00403246"/>
    <w:rsid w:val="0040502E"/>
    <w:rsid w:val="00411744"/>
    <w:rsid w:val="004132D2"/>
    <w:rsid w:val="00415B09"/>
    <w:rsid w:val="00415F43"/>
    <w:rsid w:val="00416213"/>
    <w:rsid w:val="0041674D"/>
    <w:rsid w:val="00420FF3"/>
    <w:rsid w:val="00421D4C"/>
    <w:rsid w:val="00425657"/>
    <w:rsid w:val="00426F90"/>
    <w:rsid w:val="00430DDB"/>
    <w:rsid w:val="00431336"/>
    <w:rsid w:val="00433AE4"/>
    <w:rsid w:val="00436401"/>
    <w:rsid w:val="00436AD8"/>
    <w:rsid w:val="00440D21"/>
    <w:rsid w:val="00444719"/>
    <w:rsid w:val="00444B08"/>
    <w:rsid w:val="00444BC1"/>
    <w:rsid w:val="00446046"/>
    <w:rsid w:val="00447882"/>
    <w:rsid w:val="0045187A"/>
    <w:rsid w:val="00452D93"/>
    <w:rsid w:val="004543AB"/>
    <w:rsid w:val="0045503C"/>
    <w:rsid w:val="00456CD4"/>
    <w:rsid w:val="004572AB"/>
    <w:rsid w:val="004575BD"/>
    <w:rsid w:val="00463FC4"/>
    <w:rsid w:val="004732EF"/>
    <w:rsid w:val="00475AA5"/>
    <w:rsid w:val="004769CB"/>
    <w:rsid w:val="004838D5"/>
    <w:rsid w:val="0048501D"/>
    <w:rsid w:val="0048660B"/>
    <w:rsid w:val="00486AA1"/>
    <w:rsid w:val="0049163C"/>
    <w:rsid w:val="004A1499"/>
    <w:rsid w:val="004A397A"/>
    <w:rsid w:val="004B0C26"/>
    <w:rsid w:val="004B0E82"/>
    <w:rsid w:val="004B345C"/>
    <w:rsid w:val="004B5C4C"/>
    <w:rsid w:val="004C30F3"/>
    <w:rsid w:val="004C47B3"/>
    <w:rsid w:val="004C5DCF"/>
    <w:rsid w:val="004D0F69"/>
    <w:rsid w:val="004D1AA2"/>
    <w:rsid w:val="004D374F"/>
    <w:rsid w:val="004D6101"/>
    <w:rsid w:val="004D6E63"/>
    <w:rsid w:val="004E1CB3"/>
    <w:rsid w:val="004E1E00"/>
    <w:rsid w:val="004E2E98"/>
    <w:rsid w:val="004E5810"/>
    <w:rsid w:val="004E7098"/>
    <w:rsid w:val="004E781E"/>
    <w:rsid w:val="004F0C6F"/>
    <w:rsid w:val="004F10C3"/>
    <w:rsid w:val="004F10F4"/>
    <w:rsid w:val="004F4C9B"/>
    <w:rsid w:val="004F64A4"/>
    <w:rsid w:val="005019F5"/>
    <w:rsid w:val="005021D5"/>
    <w:rsid w:val="00513B3C"/>
    <w:rsid w:val="00514E1E"/>
    <w:rsid w:val="0051744D"/>
    <w:rsid w:val="00520AE1"/>
    <w:rsid w:val="005211EC"/>
    <w:rsid w:val="00521D9A"/>
    <w:rsid w:val="00527A29"/>
    <w:rsid w:val="00531FEB"/>
    <w:rsid w:val="00540F20"/>
    <w:rsid w:val="00541259"/>
    <w:rsid w:val="00541992"/>
    <w:rsid w:val="00541CB7"/>
    <w:rsid w:val="00542E74"/>
    <w:rsid w:val="00545203"/>
    <w:rsid w:val="00546F09"/>
    <w:rsid w:val="00554D9F"/>
    <w:rsid w:val="005607DC"/>
    <w:rsid w:val="005659BC"/>
    <w:rsid w:val="00573A8F"/>
    <w:rsid w:val="00573F73"/>
    <w:rsid w:val="005813A7"/>
    <w:rsid w:val="00581A21"/>
    <w:rsid w:val="0058342D"/>
    <w:rsid w:val="00583AA1"/>
    <w:rsid w:val="00586D3D"/>
    <w:rsid w:val="00586F60"/>
    <w:rsid w:val="005921A2"/>
    <w:rsid w:val="005A2F0E"/>
    <w:rsid w:val="005A7737"/>
    <w:rsid w:val="005B2C28"/>
    <w:rsid w:val="005B2F93"/>
    <w:rsid w:val="005C0D84"/>
    <w:rsid w:val="005C108C"/>
    <w:rsid w:val="005C3D28"/>
    <w:rsid w:val="005C50E0"/>
    <w:rsid w:val="005C5914"/>
    <w:rsid w:val="005D011C"/>
    <w:rsid w:val="005D26BD"/>
    <w:rsid w:val="005D369F"/>
    <w:rsid w:val="005D51C6"/>
    <w:rsid w:val="005E51DC"/>
    <w:rsid w:val="005F576C"/>
    <w:rsid w:val="00605349"/>
    <w:rsid w:val="00605D79"/>
    <w:rsid w:val="00607288"/>
    <w:rsid w:val="00610440"/>
    <w:rsid w:val="00613DFE"/>
    <w:rsid w:val="006143BB"/>
    <w:rsid w:val="00615363"/>
    <w:rsid w:val="00615471"/>
    <w:rsid w:val="00615B76"/>
    <w:rsid w:val="006168DD"/>
    <w:rsid w:val="00621189"/>
    <w:rsid w:val="006219C2"/>
    <w:rsid w:val="006322EF"/>
    <w:rsid w:val="00633976"/>
    <w:rsid w:val="00637238"/>
    <w:rsid w:val="00640A1B"/>
    <w:rsid w:val="006432D8"/>
    <w:rsid w:val="006500D6"/>
    <w:rsid w:val="00655AC7"/>
    <w:rsid w:val="0066763B"/>
    <w:rsid w:val="00670A91"/>
    <w:rsid w:val="006716C4"/>
    <w:rsid w:val="006720A1"/>
    <w:rsid w:val="0067253C"/>
    <w:rsid w:val="00672D13"/>
    <w:rsid w:val="00673ACB"/>
    <w:rsid w:val="00677567"/>
    <w:rsid w:val="00685612"/>
    <w:rsid w:val="0069103C"/>
    <w:rsid w:val="0069179E"/>
    <w:rsid w:val="00692DAA"/>
    <w:rsid w:val="00695994"/>
    <w:rsid w:val="00695F8C"/>
    <w:rsid w:val="00697181"/>
    <w:rsid w:val="006A0B05"/>
    <w:rsid w:val="006A5068"/>
    <w:rsid w:val="006B4180"/>
    <w:rsid w:val="006B77EF"/>
    <w:rsid w:val="006C2EB8"/>
    <w:rsid w:val="006D45A1"/>
    <w:rsid w:val="006E5AC6"/>
    <w:rsid w:val="006E6AB7"/>
    <w:rsid w:val="006E7126"/>
    <w:rsid w:val="006E7EF2"/>
    <w:rsid w:val="006F50D9"/>
    <w:rsid w:val="006F55C1"/>
    <w:rsid w:val="006F6061"/>
    <w:rsid w:val="006F6078"/>
    <w:rsid w:val="006F71EC"/>
    <w:rsid w:val="00702CFF"/>
    <w:rsid w:val="007035C5"/>
    <w:rsid w:val="00704B81"/>
    <w:rsid w:val="00717EC0"/>
    <w:rsid w:val="00727DD8"/>
    <w:rsid w:val="00731CDE"/>
    <w:rsid w:val="0073704A"/>
    <w:rsid w:val="0073770B"/>
    <w:rsid w:val="0074349B"/>
    <w:rsid w:val="00745CFC"/>
    <w:rsid w:val="007462E4"/>
    <w:rsid w:val="007529F4"/>
    <w:rsid w:val="00753827"/>
    <w:rsid w:val="00756737"/>
    <w:rsid w:val="00762283"/>
    <w:rsid w:val="0076410D"/>
    <w:rsid w:val="007648E0"/>
    <w:rsid w:val="0077210A"/>
    <w:rsid w:val="0077331A"/>
    <w:rsid w:val="00777BD0"/>
    <w:rsid w:val="00781176"/>
    <w:rsid w:val="0078135A"/>
    <w:rsid w:val="0078340A"/>
    <w:rsid w:val="0078387C"/>
    <w:rsid w:val="007842E7"/>
    <w:rsid w:val="00787463"/>
    <w:rsid w:val="00790779"/>
    <w:rsid w:val="0079225D"/>
    <w:rsid w:val="007930EE"/>
    <w:rsid w:val="00793DA0"/>
    <w:rsid w:val="007A00FC"/>
    <w:rsid w:val="007A0499"/>
    <w:rsid w:val="007A060E"/>
    <w:rsid w:val="007A1B96"/>
    <w:rsid w:val="007B37F7"/>
    <w:rsid w:val="007B5C56"/>
    <w:rsid w:val="007B62C2"/>
    <w:rsid w:val="007C59FE"/>
    <w:rsid w:val="007C5C9C"/>
    <w:rsid w:val="007D3976"/>
    <w:rsid w:val="007D53AF"/>
    <w:rsid w:val="007D61D0"/>
    <w:rsid w:val="007E0131"/>
    <w:rsid w:val="007E2413"/>
    <w:rsid w:val="007E2573"/>
    <w:rsid w:val="007E2A1D"/>
    <w:rsid w:val="007F1B6D"/>
    <w:rsid w:val="007F1C54"/>
    <w:rsid w:val="007F50DB"/>
    <w:rsid w:val="008026B1"/>
    <w:rsid w:val="00804736"/>
    <w:rsid w:val="00805892"/>
    <w:rsid w:val="008071B2"/>
    <w:rsid w:val="0081447D"/>
    <w:rsid w:val="00814C2E"/>
    <w:rsid w:val="00824316"/>
    <w:rsid w:val="008256E0"/>
    <w:rsid w:val="00825E01"/>
    <w:rsid w:val="00827F54"/>
    <w:rsid w:val="00830CD9"/>
    <w:rsid w:val="0083219B"/>
    <w:rsid w:val="00840D38"/>
    <w:rsid w:val="00841E7B"/>
    <w:rsid w:val="008462A7"/>
    <w:rsid w:val="00846CAE"/>
    <w:rsid w:val="008507CF"/>
    <w:rsid w:val="00851986"/>
    <w:rsid w:val="00853009"/>
    <w:rsid w:val="00853797"/>
    <w:rsid w:val="00862DDF"/>
    <w:rsid w:val="00864856"/>
    <w:rsid w:val="00864AE9"/>
    <w:rsid w:val="00867AEA"/>
    <w:rsid w:val="00875077"/>
    <w:rsid w:val="00882517"/>
    <w:rsid w:val="00886D64"/>
    <w:rsid w:val="00891125"/>
    <w:rsid w:val="00895676"/>
    <w:rsid w:val="008972E4"/>
    <w:rsid w:val="008A18C0"/>
    <w:rsid w:val="008A2F88"/>
    <w:rsid w:val="008A454B"/>
    <w:rsid w:val="008A5D30"/>
    <w:rsid w:val="008A65C5"/>
    <w:rsid w:val="008A78A6"/>
    <w:rsid w:val="008B18E9"/>
    <w:rsid w:val="008B2116"/>
    <w:rsid w:val="008B28D1"/>
    <w:rsid w:val="008B4F3F"/>
    <w:rsid w:val="008B6BE3"/>
    <w:rsid w:val="008C3942"/>
    <w:rsid w:val="008C44B0"/>
    <w:rsid w:val="008C5C79"/>
    <w:rsid w:val="008C792B"/>
    <w:rsid w:val="008C7C69"/>
    <w:rsid w:val="008D04FC"/>
    <w:rsid w:val="008D09DE"/>
    <w:rsid w:val="008D4DF3"/>
    <w:rsid w:val="008D5279"/>
    <w:rsid w:val="008E4B1F"/>
    <w:rsid w:val="008E57C0"/>
    <w:rsid w:val="008E5F8E"/>
    <w:rsid w:val="008F10E9"/>
    <w:rsid w:val="008F24FD"/>
    <w:rsid w:val="00904915"/>
    <w:rsid w:val="009066D7"/>
    <w:rsid w:val="009073AF"/>
    <w:rsid w:val="009126D9"/>
    <w:rsid w:val="00920EFB"/>
    <w:rsid w:val="00921AD1"/>
    <w:rsid w:val="00921D13"/>
    <w:rsid w:val="00923E3A"/>
    <w:rsid w:val="00924E99"/>
    <w:rsid w:val="0092611A"/>
    <w:rsid w:val="00930BF6"/>
    <w:rsid w:val="00931AC1"/>
    <w:rsid w:val="00931F93"/>
    <w:rsid w:val="00935DE1"/>
    <w:rsid w:val="009363B9"/>
    <w:rsid w:val="00937328"/>
    <w:rsid w:val="00940E16"/>
    <w:rsid w:val="00941983"/>
    <w:rsid w:val="00941D36"/>
    <w:rsid w:val="00943FCB"/>
    <w:rsid w:val="00944124"/>
    <w:rsid w:val="00947226"/>
    <w:rsid w:val="009509E0"/>
    <w:rsid w:val="00956100"/>
    <w:rsid w:val="00960ED9"/>
    <w:rsid w:val="009619E5"/>
    <w:rsid w:val="00962AC4"/>
    <w:rsid w:val="00963F6D"/>
    <w:rsid w:val="00965421"/>
    <w:rsid w:val="009669DF"/>
    <w:rsid w:val="00967BCF"/>
    <w:rsid w:val="009708A1"/>
    <w:rsid w:val="009711D3"/>
    <w:rsid w:val="00972342"/>
    <w:rsid w:val="0097476B"/>
    <w:rsid w:val="009758FD"/>
    <w:rsid w:val="009767C9"/>
    <w:rsid w:val="00990982"/>
    <w:rsid w:val="009939FA"/>
    <w:rsid w:val="009962F4"/>
    <w:rsid w:val="0099695C"/>
    <w:rsid w:val="009A5D84"/>
    <w:rsid w:val="009A6F60"/>
    <w:rsid w:val="009B2F6E"/>
    <w:rsid w:val="009C1A83"/>
    <w:rsid w:val="009C26CF"/>
    <w:rsid w:val="009D10A4"/>
    <w:rsid w:val="009D2209"/>
    <w:rsid w:val="009D412D"/>
    <w:rsid w:val="009D63AF"/>
    <w:rsid w:val="009D6448"/>
    <w:rsid w:val="009D6D00"/>
    <w:rsid w:val="009E49D5"/>
    <w:rsid w:val="009F07EC"/>
    <w:rsid w:val="009F088E"/>
    <w:rsid w:val="009F0F37"/>
    <w:rsid w:val="009F1EE3"/>
    <w:rsid w:val="009F218F"/>
    <w:rsid w:val="009F3BEF"/>
    <w:rsid w:val="009F42CB"/>
    <w:rsid w:val="009F4848"/>
    <w:rsid w:val="009F6262"/>
    <w:rsid w:val="009F7D28"/>
    <w:rsid w:val="00A05CF4"/>
    <w:rsid w:val="00A14C17"/>
    <w:rsid w:val="00A30F98"/>
    <w:rsid w:val="00A32299"/>
    <w:rsid w:val="00A33425"/>
    <w:rsid w:val="00A35092"/>
    <w:rsid w:val="00A35319"/>
    <w:rsid w:val="00A43AF4"/>
    <w:rsid w:val="00A45DD2"/>
    <w:rsid w:val="00A47BD9"/>
    <w:rsid w:val="00A47E17"/>
    <w:rsid w:val="00A5114A"/>
    <w:rsid w:val="00A55551"/>
    <w:rsid w:val="00A609DA"/>
    <w:rsid w:val="00A60D3A"/>
    <w:rsid w:val="00A61BC2"/>
    <w:rsid w:val="00A63848"/>
    <w:rsid w:val="00A65DA0"/>
    <w:rsid w:val="00A66B5C"/>
    <w:rsid w:val="00A71674"/>
    <w:rsid w:val="00A73639"/>
    <w:rsid w:val="00A73DF5"/>
    <w:rsid w:val="00A74A25"/>
    <w:rsid w:val="00A75A9E"/>
    <w:rsid w:val="00A8339B"/>
    <w:rsid w:val="00A84672"/>
    <w:rsid w:val="00A8566A"/>
    <w:rsid w:val="00A9619F"/>
    <w:rsid w:val="00A9651E"/>
    <w:rsid w:val="00A971D3"/>
    <w:rsid w:val="00AA08EA"/>
    <w:rsid w:val="00AA5D51"/>
    <w:rsid w:val="00AA6403"/>
    <w:rsid w:val="00AA759F"/>
    <w:rsid w:val="00AB03F8"/>
    <w:rsid w:val="00AB0591"/>
    <w:rsid w:val="00AB2F61"/>
    <w:rsid w:val="00AB36DA"/>
    <w:rsid w:val="00AC094E"/>
    <w:rsid w:val="00AC3618"/>
    <w:rsid w:val="00AC3989"/>
    <w:rsid w:val="00AC594F"/>
    <w:rsid w:val="00AC6692"/>
    <w:rsid w:val="00AC6FB7"/>
    <w:rsid w:val="00AD3115"/>
    <w:rsid w:val="00AE209D"/>
    <w:rsid w:val="00AE6B11"/>
    <w:rsid w:val="00AF37B5"/>
    <w:rsid w:val="00AF4644"/>
    <w:rsid w:val="00AF5960"/>
    <w:rsid w:val="00B00AEA"/>
    <w:rsid w:val="00B00CFE"/>
    <w:rsid w:val="00B01C7A"/>
    <w:rsid w:val="00B063E7"/>
    <w:rsid w:val="00B128F5"/>
    <w:rsid w:val="00B17F93"/>
    <w:rsid w:val="00B223D1"/>
    <w:rsid w:val="00B26EC9"/>
    <w:rsid w:val="00B30A17"/>
    <w:rsid w:val="00B30DC4"/>
    <w:rsid w:val="00B32C84"/>
    <w:rsid w:val="00B343AD"/>
    <w:rsid w:val="00B412F4"/>
    <w:rsid w:val="00B470EC"/>
    <w:rsid w:val="00B4768E"/>
    <w:rsid w:val="00B47867"/>
    <w:rsid w:val="00B50971"/>
    <w:rsid w:val="00B51696"/>
    <w:rsid w:val="00B5243C"/>
    <w:rsid w:val="00B568FC"/>
    <w:rsid w:val="00B578AE"/>
    <w:rsid w:val="00B60278"/>
    <w:rsid w:val="00B608D1"/>
    <w:rsid w:val="00B6098E"/>
    <w:rsid w:val="00B61B22"/>
    <w:rsid w:val="00B62206"/>
    <w:rsid w:val="00B66E08"/>
    <w:rsid w:val="00B67EF0"/>
    <w:rsid w:val="00B70C1C"/>
    <w:rsid w:val="00B71DC4"/>
    <w:rsid w:val="00B72DD3"/>
    <w:rsid w:val="00B75B31"/>
    <w:rsid w:val="00B833C3"/>
    <w:rsid w:val="00B84496"/>
    <w:rsid w:val="00B90B44"/>
    <w:rsid w:val="00B91462"/>
    <w:rsid w:val="00B94159"/>
    <w:rsid w:val="00B96445"/>
    <w:rsid w:val="00B9672F"/>
    <w:rsid w:val="00BA1564"/>
    <w:rsid w:val="00BA7590"/>
    <w:rsid w:val="00BB1BA5"/>
    <w:rsid w:val="00BC0472"/>
    <w:rsid w:val="00BC1BC1"/>
    <w:rsid w:val="00BC3009"/>
    <w:rsid w:val="00BC53B2"/>
    <w:rsid w:val="00BC67F7"/>
    <w:rsid w:val="00BD1B55"/>
    <w:rsid w:val="00BD1D95"/>
    <w:rsid w:val="00BD6EAF"/>
    <w:rsid w:val="00BD6EF6"/>
    <w:rsid w:val="00BE14BD"/>
    <w:rsid w:val="00BE21E4"/>
    <w:rsid w:val="00BE259D"/>
    <w:rsid w:val="00BE4201"/>
    <w:rsid w:val="00BE4EAD"/>
    <w:rsid w:val="00BF0354"/>
    <w:rsid w:val="00BF1A9B"/>
    <w:rsid w:val="00BF4392"/>
    <w:rsid w:val="00BF46A1"/>
    <w:rsid w:val="00BF4C16"/>
    <w:rsid w:val="00BF5239"/>
    <w:rsid w:val="00BF7EB9"/>
    <w:rsid w:val="00C076DD"/>
    <w:rsid w:val="00C0780A"/>
    <w:rsid w:val="00C106BA"/>
    <w:rsid w:val="00C11391"/>
    <w:rsid w:val="00C113C8"/>
    <w:rsid w:val="00C1175D"/>
    <w:rsid w:val="00C15D95"/>
    <w:rsid w:val="00C211F6"/>
    <w:rsid w:val="00C21C44"/>
    <w:rsid w:val="00C21E6C"/>
    <w:rsid w:val="00C24E59"/>
    <w:rsid w:val="00C259DE"/>
    <w:rsid w:val="00C40B7F"/>
    <w:rsid w:val="00C4522F"/>
    <w:rsid w:val="00C4596D"/>
    <w:rsid w:val="00C47A9F"/>
    <w:rsid w:val="00C515AB"/>
    <w:rsid w:val="00C51A09"/>
    <w:rsid w:val="00C51AA4"/>
    <w:rsid w:val="00C53298"/>
    <w:rsid w:val="00C552D0"/>
    <w:rsid w:val="00C563C8"/>
    <w:rsid w:val="00C613F6"/>
    <w:rsid w:val="00C63C81"/>
    <w:rsid w:val="00C6697B"/>
    <w:rsid w:val="00C718C4"/>
    <w:rsid w:val="00C7282F"/>
    <w:rsid w:val="00C72EC4"/>
    <w:rsid w:val="00C769D0"/>
    <w:rsid w:val="00C77D37"/>
    <w:rsid w:val="00C80E81"/>
    <w:rsid w:val="00C81472"/>
    <w:rsid w:val="00C84BF9"/>
    <w:rsid w:val="00C87232"/>
    <w:rsid w:val="00C87A45"/>
    <w:rsid w:val="00C90A2B"/>
    <w:rsid w:val="00C93721"/>
    <w:rsid w:val="00C954A3"/>
    <w:rsid w:val="00C969F6"/>
    <w:rsid w:val="00CA1689"/>
    <w:rsid w:val="00CA1E4E"/>
    <w:rsid w:val="00CA23FB"/>
    <w:rsid w:val="00CA452C"/>
    <w:rsid w:val="00CA5886"/>
    <w:rsid w:val="00CA70CD"/>
    <w:rsid w:val="00CA74FD"/>
    <w:rsid w:val="00CA75F4"/>
    <w:rsid w:val="00CB0CEA"/>
    <w:rsid w:val="00CB3389"/>
    <w:rsid w:val="00CB4479"/>
    <w:rsid w:val="00CB6E91"/>
    <w:rsid w:val="00CB7277"/>
    <w:rsid w:val="00CB76CA"/>
    <w:rsid w:val="00CC32D0"/>
    <w:rsid w:val="00CC3379"/>
    <w:rsid w:val="00CC4166"/>
    <w:rsid w:val="00CC5652"/>
    <w:rsid w:val="00CC66CF"/>
    <w:rsid w:val="00CD51BF"/>
    <w:rsid w:val="00CD6A38"/>
    <w:rsid w:val="00CD792A"/>
    <w:rsid w:val="00CD7C39"/>
    <w:rsid w:val="00CD7ECD"/>
    <w:rsid w:val="00CE73C2"/>
    <w:rsid w:val="00CE794C"/>
    <w:rsid w:val="00CF24FA"/>
    <w:rsid w:val="00D017D2"/>
    <w:rsid w:val="00D02381"/>
    <w:rsid w:val="00D02A70"/>
    <w:rsid w:val="00D032D1"/>
    <w:rsid w:val="00D03BF4"/>
    <w:rsid w:val="00D04951"/>
    <w:rsid w:val="00D054DE"/>
    <w:rsid w:val="00D07C1E"/>
    <w:rsid w:val="00D107E9"/>
    <w:rsid w:val="00D1334E"/>
    <w:rsid w:val="00D1524E"/>
    <w:rsid w:val="00D21EFD"/>
    <w:rsid w:val="00D235BF"/>
    <w:rsid w:val="00D24271"/>
    <w:rsid w:val="00D26EB2"/>
    <w:rsid w:val="00D31A76"/>
    <w:rsid w:val="00D3601C"/>
    <w:rsid w:val="00D36DDC"/>
    <w:rsid w:val="00D37636"/>
    <w:rsid w:val="00D4321E"/>
    <w:rsid w:val="00D43363"/>
    <w:rsid w:val="00D434DD"/>
    <w:rsid w:val="00D519BC"/>
    <w:rsid w:val="00D51EB0"/>
    <w:rsid w:val="00D5488E"/>
    <w:rsid w:val="00D5509C"/>
    <w:rsid w:val="00D55929"/>
    <w:rsid w:val="00D55F77"/>
    <w:rsid w:val="00D61DB9"/>
    <w:rsid w:val="00D62005"/>
    <w:rsid w:val="00D63AE7"/>
    <w:rsid w:val="00D668E0"/>
    <w:rsid w:val="00D66C2F"/>
    <w:rsid w:val="00D70AB9"/>
    <w:rsid w:val="00D74D9D"/>
    <w:rsid w:val="00D74ED1"/>
    <w:rsid w:val="00D753D7"/>
    <w:rsid w:val="00D76841"/>
    <w:rsid w:val="00D86BF9"/>
    <w:rsid w:val="00D93DFD"/>
    <w:rsid w:val="00D95E85"/>
    <w:rsid w:val="00D970B7"/>
    <w:rsid w:val="00DA2BAE"/>
    <w:rsid w:val="00DB0E05"/>
    <w:rsid w:val="00DB71AF"/>
    <w:rsid w:val="00DC1A31"/>
    <w:rsid w:val="00DC3E57"/>
    <w:rsid w:val="00DC7B19"/>
    <w:rsid w:val="00DD12A0"/>
    <w:rsid w:val="00DD3167"/>
    <w:rsid w:val="00DD6BAF"/>
    <w:rsid w:val="00DD7368"/>
    <w:rsid w:val="00DE199B"/>
    <w:rsid w:val="00DE7F58"/>
    <w:rsid w:val="00DE7F73"/>
    <w:rsid w:val="00DF0490"/>
    <w:rsid w:val="00DF198C"/>
    <w:rsid w:val="00DF1C98"/>
    <w:rsid w:val="00DF4C9F"/>
    <w:rsid w:val="00DF5BCB"/>
    <w:rsid w:val="00E0061D"/>
    <w:rsid w:val="00E0113A"/>
    <w:rsid w:val="00E016C0"/>
    <w:rsid w:val="00E0568A"/>
    <w:rsid w:val="00E067EB"/>
    <w:rsid w:val="00E06F03"/>
    <w:rsid w:val="00E071C6"/>
    <w:rsid w:val="00E07EEF"/>
    <w:rsid w:val="00E1167A"/>
    <w:rsid w:val="00E13A68"/>
    <w:rsid w:val="00E1424F"/>
    <w:rsid w:val="00E225BE"/>
    <w:rsid w:val="00E257CC"/>
    <w:rsid w:val="00E25F57"/>
    <w:rsid w:val="00E272CE"/>
    <w:rsid w:val="00E32F4D"/>
    <w:rsid w:val="00E34ABB"/>
    <w:rsid w:val="00E37B1A"/>
    <w:rsid w:val="00E4047C"/>
    <w:rsid w:val="00E40E6B"/>
    <w:rsid w:val="00E415C2"/>
    <w:rsid w:val="00E43078"/>
    <w:rsid w:val="00E44392"/>
    <w:rsid w:val="00E44CFC"/>
    <w:rsid w:val="00E45F49"/>
    <w:rsid w:val="00E47226"/>
    <w:rsid w:val="00E52897"/>
    <w:rsid w:val="00E54B5A"/>
    <w:rsid w:val="00E57421"/>
    <w:rsid w:val="00E73425"/>
    <w:rsid w:val="00E8114A"/>
    <w:rsid w:val="00E823C6"/>
    <w:rsid w:val="00E845CD"/>
    <w:rsid w:val="00E847EB"/>
    <w:rsid w:val="00E8613A"/>
    <w:rsid w:val="00E92E38"/>
    <w:rsid w:val="00E93B9B"/>
    <w:rsid w:val="00E94198"/>
    <w:rsid w:val="00E95C99"/>
    <w:rsid w:val="00E95E04"/>
    <w:rsid w:val="00E97CE1"/>
    <w:rsid w:val="00EA0B35"/>
    <w:rsid w:val="00EA46F5"/>
    <w:rsid w:val="00EA646D"/>
    <w:rsid w:val="00EB4FAD"/>
    <w:rsid w:val="00EC16C6"/>
    <w:rsid w:val="00EC6E10"/>
    <w:rsid w:val="00EC73BB"/>
    <w:rsid w:val="00EC7B79"/>
    <w:rsid w:val="00ED4A63"/>
    <w:rsid w:val="00ED5E54"/>
    <w:rsid w:val="00ED6F1D"/>
    <w:rsid w:val="00ED716D"/>
    <w:rsid w:val="00EE1702"/>
    <w:rsid w:val="00EE359E"/>
    <w:rsid w:val="00EE5C1A"/>
    <w:rsid w:val="00EE7493"/>
    <w:rsid w:val="00EF0D22"/>
    <w:rsid w:val="00EF1389"/>
    <w:rsid w:val="00EF2F50"/>
    <w:rsid w:val="00F02C65"/>
    <w:rsid w:val="00F108A1"/>
    <w:rsid w:val="00F11196"/>
    <w:rsid w:val="00F11D79"/>
    <w:rsid w:val="00F12523"/>
    <w:rsid w:val="00F133AF"/>
    <w:rsid w:val="00F134E1"/>
    <w:rsid w:val="00F138EE"/>
    <w:rsid w:val="00F20135"/>
    <w:rsid w:val="00F2163D"/>
    <w:rsid w:val="00F24520"/>
    <w:rsid w:val="00F2556B"/>
    <w:rsid w:val="00F261B5"/>
    <w:rsid w:val="00F30BCD"/>
    <w:rsid w:val="00F33583"/>
    <w:rsid w:val="00F41086"/>
    <w:rsid w:val="00F43932"/>
    <w:rsid w:val="00F439FA"/>
    <w:rsid w:val="00F443C0"/>
    <w:rsid w:val="00F45BD7"/>
    <w:rsid w:val="00F4785A"/>
    <w:rsid w:val="00F52C79"/>
    <w:rsid w:val="00F613E6"/>
    <w:rsid w:val="00F63998"/>
    <w:rsid w:val="00F65BAD"/>
    <w:rsid w:val="00F66DE9"/>
    <w:rsid w:val="00F71495"/>
    <w:rsid w:val="00F74B22"/>
    <w:rsid w:val="00F751AE"/>
    <w:rsid w:val="00F7576C"/>
    <w:rsid w:val="00F83A04"/>
    <w:rsid w:val="00F854D6"/>
    <w:rsid w:val="00F858F5"/>
    <w:rsid w:val="00F8746F"/>
    <w:rsid w:val="00F8766B"/>
    <w:rsid w:val="00F90756"/>
    <w:rsid w:val="00F92B95"/>
    <w:rsid w:val="00F933A1"/>
    <w:rsid w:val="00F94C60"/>
    <w:rsid w:val="00FA0949"/>
    <w:rsid w:val="00FA317A"/>
    <w:rsid w:val="00FA5831"/>
    <w:rsid w:val="00FA7A81"/>
    <w:rsid w:val="00FB0693"/>
    <w:rsid w:val="00FB191D"/>
    <w:rsid w:val="00FB2DFF"/>
    <w:rsid w:val="00FC0D0A"/>
    <w:rsid w:val="00FC204B"/>
    <w:rsid w:val="00FC39DF"/>
    <w:rsid w:val="00FC3F30"/>
    <w:rsid w:val="00FC493B"/>
    <w:rsid w:val="00FC4B0B"/>
    <w:rsid w:val="00FC7D35"/>
    <w:rsid w:val="00FD1154"/>
    <w:rsid w:val="00FD71C8"/>
    <w:rsid w:val="00FE33CA"/>
    <w:rsid w:val="00FE65A7"/>
    <w:rsid w:val="00FE6D44"/>
    <w:rsid w:val="00FF1C1D"/>
    <w:rsid w:val="00FF4CD3"/>
    <w:rsid w:val="00FF5F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7DFF97"/>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rPr>
      <w:lang w:val="de-CH"/>
    </w:r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 w:type="character" w:customStyle="1" w:styleId="ilfuvd">
    <w:name w:val="ilfuvd"/>
    <w:basedOn w:val="Absatz-Standardschriftart"/>
    <w:rsid w:val="00C40B7F"/>
  </w:style>
  <w:style w:type="character" w:customStyle="1" w:styleId="st">
    <w:name w:val="st"/>
    <w:basedOn w:val="Absatz-Standardschriftart"/>
    <w:rsid w:val="00D66C2F"/>
  </w:style>
  <w:style w:type="character" w:styleId="Hervorhebung">
    <w:name w:val="Emphasis"/>
    <w:basedOn w:val="Absatz-Standardschriftart"/>
    <w:uiPriority w:val="20"/>
    <w:qFormat/>
    <w:rsid w:val="00D66C2F"/>
    <w:rPr>
      <w:i/>
      <w:iCs/>
    </w:rPr>
  </w:style>
  <w:style w:type="table" w:styleId="Tabellenraster">
    <w:name w:val="Table Grid"/>
    <w:basedOn w:val="NormaleTabelle"/>
    <w:uiPriority w:val="59"/>
    <w:rsid w:val="004E1C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ett">
    <w:name w:val="Strong"/>
    <w:basedOn w:val="Absatz-Standardschriftart"/>
    <w:uiPriority w:val="22"/>
    <w:qFormat/>
    <w:rsid w:val="004E1CB3"/>
    <w:rPr>
      <w:b/>
      <w:bCs/>
    </w:rPr>
  </w:style>
  <w:style w:type="character" w:styleId="NichtaufgelsteErwhnung">
    <w:name w:val="Unresolved Mention"/>
    <w:basedOn w:val="Absatz-Standardschriftart"/>
    <w:uiPriority w:val="99"/>
    <w:semiHidden/>
    <w:unhideWhenUsed/>
    <w:rsid w:val="00452D93"/>
    <w:rPr>
      <w:color w:val="808080"/>
      <w:shd w:val="clear" w:color="auto" w:fill="E6E6E6"/>
    </w:rPr>
  </w:style>
  <w:style w:type="character" w:styleId="BesuchterLink">
    <w:name w:val="FollowedHyperlink"/>
    <w:basedOn w:val="Absatz-Standardschriftart"/>
    <w:uiPriority w:val="99"/>
    <w:semiHidden/>
    <w:unhideWhenUsed/>
    <w:rsid w:val="00452D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5227346">
      <w:bodyDiv w:val="1"/>
      <w:marLeft w:val="0"/>
      <w:marRight w:val="0"/>
      <w:marTop w:val="0"/>
      <w:marBottom w:val="0"/>
      <w:divBdr>
        <w:top w:val="none" w:sz="0" w:space="0" w:color="auto"/>
        <w:left w:val="none" w:sz="0" w:space="0" w:color="auto"/>
        <w:bottom w:val="none" w:sz="0" w:space="0" w:color="auto"/>
        <w:right w:val="none" w:sz="0" w:space="0" w:color="auto"/>
      </w:divBdr>
    </w:div>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0698907">
      <w:bodyDiv w:val="1"/>
      <w:marLeft w:val="0"/>
      <w:marRight w:val="0"/>
      <w:marTop w:val="0"/>
      <w:marBottom w:val="0"/>
      <w:divBdr>
        <w:top w:val="none" w:sz="0" w:space="0" w:color="auto"/>
        <w:left w:val="none" w:sz="0" w:space="0" w:color="auto"/>
        <w:bottom w:val="none" w:sz="0" w:space="0" w:color="auto"/>
        <w:right w:val="none" w:sz="0" w:space="0" w:color="auto"/>
      </w:divBdr>
    </w:div>
    <w:div w:id="1223102238">
      <w:bodyDiv w:val="1"/>
      <w:marLeft w:val="0"/>
      <w:marRight w:val="0"/>
      <w:marTop w:val="0"/>
      <w:marBottom w:val="0"/>
      <w:divBdr>
        <w:top w:val="none" w:sz="0" w:space="0" w:color="auto"/>
        <w:left w:val="none" w:sz="0" w:space="0" w:color="auto"/>
        <w:bottom w:val="none" w:sz="0" w:space="0" w:color="auto"/>
        <w:right w:val="none" w:sz="0" w:space="0" w:color="auto"/>
      </w:divBdr>
    </w:div>
    <w:div w:id="1478185681">
      <w:bodyDiv w:val="1"/>
      <w:marLeft w:val="0"/>
      <w:marRight w:val="0"/>
      <w:marTop w:val="0"/>
      <w:marBottom w:val="0"/>
      <w:divBdr>
        <w:top w:val="none" w:sz="0" w:space="0" w:color="auto"/>
        <w:left w:val="none" w:sz="0" w:space="0" w:color="auto"/>
        <w:bottom w:val="none" w:sz="0" w:space="0" w:color="auto"/>
        <w:right w:val="none" w:sz="0" w:space="0" w:color="auto"/>
      </w:divBdr>
    </w:div>
    <w:div w:id="1607956567">
      <w:bodyDiv w:val="1"/>
      <w:marLeft w:val="0"/>
      <w:marRight w:val="0"/>
      <w:marTop w:val="0"/>
      <w:marBottom w:val="0"/>
      <w:divBdr>
        <w:top w:val="none" w:sz="0" w:space="0" w:color="auto"/>
        <w:left w:val="none" w:sz="0" w:space="0" w:color="auto"/>
        <w:bottom w:val="none" w:sz="0" w:space="0" w:color="auto"/>
        <w:right w:val="none" w:sz="0" w:space="0" w:color="auto"/>
      </w:divBdr>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image" Target="media/image1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hdrsoft.com/resources/dri.html%3c" TargetMode="External"/><Relationship Id="rId32"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header" Target="header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ww.realvnc.com/de/" TargetMode="External"/><Relationship Id="rId2" Type="http://schemas.openxmlformats.org/officeDocument/2006/relationships/hyperlink" Target="https://www.raspberrypi.org/downloads/raspbian/" TargetMode="External"/><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56DA9C-C762-4A6C-A0F3-38836575B3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654</Words>
  <Characters>92322</Characters>
  <Application>Microsoft Office Word</Application>
  <DocSecurity>0</DocSecurity>
  <Lines>769</Lines>
  <Paragraphs>21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10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440</cp:revision>
  <cp:lastPrinted>2011-10-23T20:42:00Z</cp:lastPrinted>
  <dcterms:created xsi:type="dcterms:W3CDTF">2017-10-04T05:43:00Z</dcterms:created>
  <dcterms:modified xsi:type="dcterms:W3CDTF">2018-12-19T20:4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GW4W4Cit"/&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